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5A71E4" w:rsidRDefault="00971DB4" w:rsidP="009C5B78">
      <w:pPr>
        <w:spacing w:line="480" w:lineRule="auto"/>
        <w:jc w:val="both"/>
        <w:rPr>
          <w:rStyle w:val="Hyperlink"/>
          <w:rFonts w:asciiTheme="minorHAnsi" w:hAnsiTheme="minorHAnsi"/>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362FB082">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71E4">
        <w:rPr>
          <w:rFonts w:asciiTheme="minorHAnsi" w:hAnsiTheme="minorHAnsi"/>
          <w:lang w:val="fr-CH"/>
        </w:rPr>
        <w:t>ORCiD (CLD</w:t>
      </w:r>
      <w:proofErr w:type="gramStart"/>
      <w:r w:rsidRPr="005A71E4">
        <w:rPr>
          <w:rFonts w:asciiTheme="minorHAnsi" w:hAnsiTheme="minorHAnsi"/>
          <w:lang w:val="fr-CH"/>
        </w:rPr>
        <w:t>):</w:t>
      </w:r>
      <w:proofErr w:type="gramEnd"/>
      <w:r w:rsidRPr="005A71E4">
        <w:rPr>
          <w:rFonts w:asciiTheme="minorHAnsi" w:hAnsiTheme="minorHAnsi"/>
          <w:lang w:val="fr-CH"/>
        </w:rPr>
        <w:t xml:space="preserve"> </w:t>
      </w:r>
      <w:hyperlink r:id="rId11" w:history="1">
        <w:r w:rsidRPr="005A71E4">
          <w:rPr>
            <w:rStyle w:val="Hyperlink"/>
            <w:rFonts w:asciiTheme="minorHAnsi" w:hAnsiTheme="minorHAnsi"/>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3B4DE3FA">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4CFDAFCB">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35670A2A">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36E2C9DE">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776D4AFD">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77777777" w:rsidR="0066289C" w:rsidRPr="006D678B" w:rsidRDefault="0066289C" w:rsidP="0066289C">
      <w:pPr>
        <w:ind w:left="720"/>
        <w:rPr>
          <w:sz w:val="22"/>
          <w:szCs w:val="22"/>
        </w:rPr>
      </w:pPr>
      <w:r w:rsidRPr="006D678B">
        <w:rPr>
          <w:sz w:val="22"/>
          <w:szCs w:val="22"/>
        </w:rPr>
        <w:t>Text S1 to S10</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60BAA55E" w14:textId="77777777" w:rsidR="0066289C" w:rsidRPr="006344C0" w:rsidRDefault="0066289C" w:rsidP="006344C0">
      <w:pPr>
        <w:ind w:left="1440"/>
        <w:rPr>
          <w:sz w:val="22"/>
          <w:lang w:val="en-GB"/>
        </w:rPr>
      </w:pPr>
      <w:r w:rsidRPr="006D678B">
        <w:rPr>
          <w:sz w:val="22"/>
          <w:szCs w:val="22"/>
          <w:lang w:val="en-GB"/>
        </w:rPr>
        <w:t xml:space="preserve">S5. </w:t>
      </w:r>
      <w:r w:rsidRPr="006344C0">
        <w:rPr>
          <w:sz w:val="22"/>
          <w:lang w:val="en-GB"/>
        </w:rPr>
        <w:t>EPMA analysis of glasses</w:t>
      </w:r>
    </w:p>
    <w:p w14:paraId="7367046D" w14:textId="7A331D84" w:rsidR="0066289C" w:rsidRPr="006344C0" w:rsidRDefault="0066289C" w:rsidP="006344C0">
      <w:pPr>
        <w:ind w:left="1440"/>
        <w:rPr>
          <w:sz w:val="22"/>
          <w:lang w:val="en-GB"/>
        </w:rPr>
      </w:pPr>
      <w:r w:rsidRPr="006D678B">
        <w:rPr>
          <w:sz w:val="22"/>
          <w:szCs w:val="22"/>
          <w:lang w:val="en-GB"/>
        </w:rPr>
        <w:t xml:space="preserve">S6. </w:t>
      </w:r>
      <w:r w:rsidRPr="006344C0">
        <w:rPr>
          <w:sz w:val="22"/>
          <w:lang w:val="en-GB"/>
        </w:rPr>
        <w:t xml:space="preserve">Manuscript </w:t>
      </w:r>
      <w:r w:rsidR="00DB30F2">
        <w:rPr>
          <w:sz w:val="22"/>
          <w:lang w:val="en-GB"/>
        </w:rPr>
        <w:t>w</w:t>
      </w:r>
      <w:r w:rsidRPr="006344C0">
        <w:rPr>
          <w:sz w:val="22"/>
          <w:lang w:val="en-GB"/>
        </w:rPr>
        <w:t>riting</w:t>
      </w:r>
      <w:r w:rsidRPr="006D678B">
        <w:rPr>
          <w:sz w:val="22"/>
          <w:szCs w:val="22"/>
          <w:lang w:val="en-GB"/>
        </w:rPr>
        <w:t xml:space="preserve"> </w:t>
      </w:r>
      <w:r w:rsidR="00DB30F2">
        <w:rPr>
          <w:sz w:val="22"/>
          <w:szCs w:val="22"/>
          <w:lang w:val="en-GB"/>
        </w:rPr>
        <w:t>t</w:t>
      </w:r>
      <w:r w:rsidRPr="006D678B">
        <w:rPr>
          <w:sz w:val="22"/>
          <w:szCs w:val="22"/>
          <w:lang w:val="en-GB"/>
        </w:rPr>
        <w:t>imeline</w:t>
      </w:r>
    </w:p>
    <w:p w14:paraId="5221BE69" w14:textId="224DBEB3" w:rsidR="0066289C" w:rsidRPr="006344C0" w:rsidRDefault="0066289C" w:rsidP="006344C0">
      <w:pPr>
        <w:ind w:left="1440"/>
        <w:rPr>
          <w:sz w:val="22"/>
          <w:lang w:val="en-GB"/>
        </w:rPr>
      </w:pPr>
      <w:r w:rsidRPr="006D678B">
        <w:rPr>
          <w:sz w:val="22"/>
          <w:szCs w:val="22"/>
          <w:lang w:val="en-GB"/>
        </w:rPr>
        <w:t xml:space="preserve">S7. </w:t>
      </w:r>
      <w:r w:rsidRPr="006344C0">
        <w:rPr>
          <w:sz w:val="22"/>
          <w:lang w:val="en-GB"/>
        </w:rPr>
        <w:t xml:space="preserve">Identifying and </w:t>
      </w:r>
      <w:r w:rsidR="00DB30F2">
        <w:rPr>
          <w:sz w:val="22"/>
          <w:lang w:val="en-GB"/>
        </w:rPr>
        <w:t>r</w:t>
      </w:r>
      <w:r w:rsidRPr="006344C0">
        <w:rPr>
          <w:sz w:val="22"/>
          <w:lang w:val="en-GB"/>
        </w:rPr>
        <w:t xml:space="preserve">esolving </w:t>
      </w:r>
      <w:r w:rsidR="00DB30F2">
        <w:rPr>
          <w:sz w:val="22"/>
          <w:lang w:val="en-GB"/>
        </w:rPr>
        <w:t>b</w:t>
      </w:r>
      <w:r w:rsidRPr="006344C0">
        <w:rPr>
          <w:sz w:val="22"/>
          <w:lang w:val="en-GB"/>
        </w:rPr>
        <w:t>ottlenecks</w:t>
      </w:r>
    </w:p>
    <w:p w14:paraId="7392A2E0" w14:textId="77777777" w:rsidR="0066289C" w:rsidRPr="006D678B" w:rsidRDefault="0066289C" w:rsidP="0066289C">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1B99AB9A" w:rsidR="0066289C" w:rsidRPr="006D678B" w:rsidRDefault="00FC51EB" w:rsidP="0066289C">
      <w:pPr>
        <w:ind w:left="1440"/>
        <w:rPr>
          <w:sz w:val="22"/>
          <w:szCs w:val="22"/>
        </w:rPr>
      </w:pPr>
      <w:r>
        <w:rPr>
          <w:sz w:val="22"/>
          <w:szCs w:val="22"/>
        </w:rPr>
        <w:t>S8</w:t>
      </w:r>
      <w:r w:rsidR="0066289C" w:rsidRPr="006D678B">
        <w:rPr>
          <w:sz w:val="22"/>
          <w:szCs w:val="22"/>
        </w:rPr>
        <w:t>. Sensitivity of the EOS method for FI to entrapment temperature – Extended</w:t>
      </w:r>
    </w:p>
    <w:p w14:paraId="3F6C1FD3" w14:textId="7158ECDD" w:rsidR="0066289C" w:rsidRPr="006D678B" w:rsidRDefault="0066289C" w:rsidP="0066289C">
      <w:pPr>
        <w:ind w:left="1440"/>
        <w:rPr>
          <w:sz w:val="22"/>
          <w:szCs w:val="22"/>
        </w:rPr>
      </w:pPr>
      <w:r w:rsidRPr="006D678B">
        <w:rPr>
          <w:sz w:val="22"/>
          <w:szCs w:val="22"/>
        </w:rPr>
        <w:t xml:space="preserve">S10. Global </w:t>
      </w:r>
      <w:r w:rsidR="00DB30F2">
        <w:rPr>
          <w:sz w:val="22"/>
          <w:szCs w:val="22"/>
        </w:rPr>
        <w:t>m</w:t>
      </w:r>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77777777" w:rsidR="0066289C" w:rsidRPr="006D678B" w:rsidRDefault="0066289C" w:rsidP="0066289C">
      <w:pPr>
        <w:ind w:left="720"/>
        <w:rPr>
          <w:sz w:val="22"/>
          <w:szCs w:val="22"/>
        </w:rPr>
      </w:pPr>
      <w:r w:rsidRPr="006D678B">
        <w:rPr>
          <w:sz w:val="22"/>
          <w:szCs w:val="22"/>
        </w:rPr>
        <w:t>Figures S1 to S10</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08FAC645"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r w:rsidR="00DB30F2">
        <w:rPr>
          <w:sz w:val="22"/>
          <w:lang w:val="en-GB"/>
        </w:rPr>
        <w:t>i</w:t>
      </w:r>
      <w:r w:rsidRPr="006344C0">
        <w:rPr>
          <w:sz w:val="22"/>
          <w:lang w:val="en-GB"/>
        </w:rPr>
        <w:t xml:space="preserve">mage </w:t>
      </w:r>
      <w:r w:rsidR="00DB30F2">
        <w:rPr>
          <w:sz w:val="22"/>
          <w:lang w:val="en-GB"/>
        </w:rPr>
        <w:t>c</w:t>
      </w:r>
      <w:r w:rsidRPr="006344C0">
        <w:rPr>
          <w:sz w:val="22"/>
          <w:lang w:val="en-GB"/>
        </w:rPr>
        <w:t>ompilation</w:t>
      </w:r>
    </w:p>
    <w:p w14:paraId="13543B7F" w14:textId="7F81665B" w:rsidR="0066289C" w:rsidRPr="006344C0" w:rsidRDefault="0066289C" w:rsidP="006344C0">
      <w:pPr>
        <w:ind w:left="720"/>
        <w:rPr>
          <w:sz w:val="22"/>
          <w:lang w:val="en-GB"/>
        </w:rPr>
      </w:pPr>
      <w:r w:rsidRPr="002525B8">
        <w:rPr>
          <w:sz w:val="22"/>
          <w:szCs w:val="22"/>
          <w:lang w:val="en-GB"/>
        </w:rPr>
        <w:t>S</w:t>
      </w:r>
      <w:r w:rsidRPr="006D678B">
        <w:rPr>
          <w:sz w:val="22"/>
          <w:szCs w:val="22"/>
          <w:lang w:val="en-GB"/>
        </w:rPr>
        <w:t>5</w:t>
      </w:r>
      <w:r w:rsidRPr="006344C0">
        <w:rPr>
          <w:sz w:val="22"/>
          <w:lang w:val="en-GB"/>
        </w:rPr>
        <w:t xml:space="preserve"> Email and tracking record</w:t>
      </w:r>
    </w:p>
    <w:p w14:paraId="217B35A1" w14:textId="77777777" w:rsidR="0066289C" w:rsidRPr="006344C0" w:rsidRDefault="0066289C" w:rsidP="006344C0">
      <w:pPr>
        <w:ind w:left="720"/>
        <w:rPr>
          <w:sz w:val="22"/>
          <w:lang w:val="en-GB"/>
        </w:rPr>
      </w:pPr>
    </w:p>
    <w:p w14:paraId="0EC527B3" w14:textId="237802F5" w:rsidR="0066289C" w:rsidRPr="006344C0" w:rsidRDefault="0066289C" w:rsidP="006344C0">
      <w:pPr>
        <w:ind w:left="720"/>
        <w:rPr>
          <w:sz w:val="22"/>
          <w:lang w:val="en-GB"/>
        </w:rPr>
      </w:pPr>
      <w:r w:rsidRPr="006344C0">
        <w:rPr>
          <w:sz w:val="22"/>
        </w:rPr>
        <w:t xml:space="preserve">All other raw data (spectra, metadata, FI images) as well </w:t>
      </w:r>
      <w:r w:rsidR="00DB30F2">
        <w:rPr>
          <w:sz w:val="22"/>
        </w:rPr>
        <w:t xml:space="preserve">as </w:t>
      </w:r>
      <w:r w:rsidRPr="006344C0">
        <w:rPr>
          <w:sz w:val="22"/>
        </w:rPr>
        <w:t xml:space="preserve">raw Jupyter processing notebooks can be found on a Github repository </w:t>
      </w:r>
      <w:r w:rsidRPr="006344C0">
        <w:rPr>
          <w:sz w:val="22"/>
          <w:lang w:val="en-GB"/>
        </w:rPr>
        <w:t>(</w:t>
      </w:r>
      <w:hyperlink r:id="rId12" w:history="1">
        <w:r w:rsidRPr="006344C0">
          <w:rPr>
            <w:rStyle w:val="Hyperlink"/>
            <w:sz w:val="22"/>
            <w:lang w:val="en-GB"/>
          </w:rPr>
          <w:t>https://github.com/cljdevitre/2023_Kilauea-rapid-response-simulation</w:t>
        </w:r>
      </w:hyperlink>
      <w:r w:rsidRPr="006344C0">
        <w:rPr>
          <w:sz w:val="22"/>
          <w:lang w:val="en-GB"/>
        </w:rPr>
        <w:t xml:space="preserve">) which will be archived at Zenodo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A2A4667" w14:textId="77777777" w:rsidR="0066289C" w:rsidRPr="006344C0" w:rsidRDefault="0066289C" w:rsidP="005A71E4">
      <w:pPr>
        <w:rPr>
          <w:b/>
          <w:u w:val="words"/>
        </w:rPr>
      </w:pPr>
      <w:bookmarkStart w:id="1" w:name="Tables"/>
      <w:bookmarkStart w:id="2" w:name="MaterialsMethods"/>
      <w:bookmarkEnd w:id="1"/>
      <w:bookmarkEnd w:id="2"/>
      <w:r>
        <w:rPr>
          <w:b/>
          <w:bCs/>
          <w:u w:val="words"/>
        </w:rPr>
        <w:lastRenderedPageBreak/>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5FE97AD5" w:rsidR="0066289C" w:rsidRPr="006344C0" w:rsidRDefault="0066289C" w:rsidP="006344C0">
      <w:pPr>
        <w:pStyle w:val="SMText"/>
        <w:jc w:val="both"/>
      </w:pPr>
      <w:r w:rsidRPr="006344C0">
        <w:t xml:space="preserve">Tephra samples (USGS code </w:t>
      </w:r>
      <w:r w:rsidRPr="00E80FA0">
        <w:t>K</w:t>
      </w:r>
      <w:r>
        <w:t>S3</w:t>
      </w:r>
      <w:r w:rsidRPr="00E80FA0">
        <w:t>3</w:t>
      </w:r>
      <w:r w:rsidRPr="006344C0">
        <w:t>-588) representing the first ~14 hours of the September 10, 2023, eruption of Kīlauea volcano were collected by Hawaiian Volcano Observatory (HVO) geologists on September 12 and shipped on Friday September 15 at ~5 pm HST</w:t>
      </w:r>
      <w:r>
        <w:t xml:space="preserve"> (Fig. S1)</w:t>
      </w:r>
      <w:r w:rsidRPr="00E80FA0">
        <w:t>.</w:t>
      </w:r>
      <w:r w:rsidRPr="006344C0">
        <w:t xml:space="preserve"> This tephra </w:t>
      </w:r>
      <w:proofErr w:type="gramStart"/>
      <w:r w:rsidRPr="006344C0">
        <w:t>was erupted</w:t>
      </w:r>
      <w:proofErr w:type="gramEnd"/>
      <w:r w:rsidRPr="006344C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w:t>
      </w:r>
      <w:r w:rsidR="00DB30F2">
        <w:t xml:space="preserve"> (UC)</w:t>
      </w:r>
      <w:r w:rsidRPr="006344C0">
        <w:t xml:space="preserve">,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w:t>
      </w:r>
      <w:r w:rsidRPr="00E80FA0">
        <w:t>fraction</w:t>
      </w:r>
      <w:r w:rsidRPr="006344C0">
        <w:t xml:space="preserve"> using three different binocular microscopes (one of which had the ability to cross polars). Then, crystals were individually mounted in CrystalBond™ on glass slides and progressively polished with 1200-2500-10000 grade wet and dry paper to find </w:t>
      </w:r>
      <w:r w:rsidR="00DB30F2">
        <w:t>fluid inclusions (</w:t>
      </w:r>
      <w:r w:rsidRPr="006344C0">
        <w:t>FI</w:t>
      </w:r>
      <w:r w:rsidR="00DB30F2">
        <w:t>)</w:t>
      </w:r>
      <w:r w:rsidRPr="006344C0">
        <w:t>. Grains containing FI were then passed onto a team member on a research</w:t>
      </w:r>
      <w:r w:rsidR="00DB30F2">
        <w:t>-</w:t>
      </w:r>
      <w:r w:rsidRPr="006344C0">
        <w:t xml:space="preserve">grade </w:t>
      </w:r>
      <w:r w:rsidR="00DB30F2">
        <w:t>micro</w:t>
      </w:r>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5</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77777777" w:rsidR="0066289C" w:rsidRPr="006E3BAB" w:rsidRDefault="0066289C" w:rsidP="0066289C">
      <w:pPr>
        <w:pStyle w:val="SMText"/>
        <w:ind w:firstLine="0"/>
        <w:jc w:val="both"/>
        <w:rPr>
          <w:b/>
          <w:lang w:val="en-GB"/>
        </w:rPr>
      </w:pPr>
      <w:r w:rsidRPr="006E3BAB">
        <w:rPr>
          <w:noProof/>
        </w:rPr>
        <w:drawing>
          <wp:inline distT="0" distB="0" distL="0" distR="0" wp14:anchorId="3A51DA2F" wp14:editId="712C0C9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3FEA77B" w14:textId="77777777" w:rsidR="0066289C" w:rsidRPr="006E3BAB"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733C1F08" w14:textId="77777777" w:rsidR="0066289C" w:rsidRPr="00355362" w:rsidRDefault="0066289C" w:rsidP="0066289C">
      <w:pPr>
        <w:pStyle w:val="SMSubheading"/>
        <w:jc w:val="both"/>
      </w:pPr>
      <w:r>
        <w:lastRenderedPageBreak/>
        <w:t>Text S2. Raman analyses</w:t>
      </w:r>
    </w:p>
    <w:p w14:paraId="647F633A" w14:textId="7A9491A9" w:rsidR="0066289C" w:rsidRPr="00E80FA0" w:rsidRDefault="0066289C" w:rsidP="0066289C">
      <w:pPr>
        <w:pStyle w:val="SMText"/>
        <w:ind w:firstLine="720"/>
        <w:jc w:val="both"/>
      </w:pPr>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00DB30F2">
        <w:t xml:space="preserve"> </w:t>
      </w:r>
      <w:r w:rsidRPr="00E80FA0">
        <w:fldChar w:fldCharType="begin"/>
      </w:r>
      <w:r w:rsidR="00383A7E">
        <w:instrText xml:space="preserve"> ADDIN ZOTERO_ITEM CSL_CITATION {"citationID":"JxXOiRSw","properties":{"formattedCitation":"(DeVitre and Wieser, 2024)","plainCitation":"(DeVitre and Wieser, 2024)","dontUpdate":true,"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DeVitre and Wieser </w:t>
      </w:r>
      <w:r w:rsidR="00DB30F2">
        <w:t>(</w:t>
      </w:r>
      <w:r w:rsidRPr="0066289C">
        <w:t>2024)</w:t>
      </w:r>
      <w:r w:rsidRPr="00E80FA0">
        <w:fldChar w:fldCharType="end"/>
      </w:r>
      <w:r w:rsidRPr="00E80FA0">
        <w:t>. All spectra were acquired from samples heated to 37 ℃. Spectra were processed and corrected for drift using the Python tool DiadFit v0.0.73</w:t>
      </w:r>
      <w:r w:rsidR="00DB30F2">
        <w:t xml:space="preserve"> </w:t>
      </w:r>
      <w:r w:rsidR="00DB30F2">
        <w:fldChar w:fldCharType="begin"/>
      </w:r>
      <w:r w:rsidR="00DB30F2">
        <w:instrText xml:space="preserve"> ADDIN ZOTERO_ITEM CSL_CITATION {"citationID":"7VLDLj0Z","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w:t>
      </w:r>
      <w:r w:rsidR="00DB30F2">
        <w:t>g</w:t>
      </w:r>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r w:rsidR="00814BF0">
        <w:t xml:space="preserve"> </w:t>
      </w:r>
      <w:r w:rsidRPr="00E80FA0">
        <w:t xml:space="preserve">calculated densities from the Raman-measured separation of the Fermi diad using the appropriate calibrated density equations for our instrument in DiadFit </w:t>
      </w:r>
      <w:r w:rsidR="00814BF0">
        <w:t xml:space="preserve">v.0.073 </w:t>
      </w:r>
      <w:r w:rsidRPr="00E80FA0">
        <w:fldChar w:fldCharType="begin"/>
      </w:r>
      <w:r w:rsidR="00814BF0">
        <w:instrText xml:space="preserve"> ADDIN ZOTERO_ITEM CSL_CITATION {"citationID":"JRPeGd8A","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383A7E">
        <w:instrText xml:space="preserve"> ADDIN ZOTERO_ITEM CSL_CITATION {"citationID":"AgiPfOcs","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 xml:space="preserve">Span and Wagner </w:t>
      </w:r>
      <w:r w:rsidR="00814BF0">
        <w:t>(</w:t>
      </w:r>
      <w:r w:rsidRPr="0066289C">
        <w:t>1996)</w:t>
      </w:r>
      <w:r w:rsidRPr="00E80FA0">
        <w:fldChar w:fldCharType="end"/>
      </w:r>
      <w:r w:rsidRPr="00E80FA0">
        <w:t xml:space="preserve"> using an entrapment temperature estimated from the Fo content close to the FI </w:t>
      </w:r>
      <w:r w:rsidRPr="00E80FA0">
        <w:fldChar w:fldCharType="begin"/>
      </w:r>
      <w:r w:rsidR="00383A7E">
        <w:instrText xml:space="preserve"> ADDIN ZOTERO_ITEM CSL_CITATION {"citationID":"Pm67Sb7s","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814BF0">
        <w:instrText xml:space="preserve"> ADDIN ZOTERO_ITEM CSL_CITATION {"citationID":"WyrCOLg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383A7E">
        <w:instrText xml:space="preserve"> ADDIN ZOTERO_ITEM CSL_CITATION {"citationID":"LM9r69I6","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We propagated these three sources of uncertainty in FI depths using MonteCarlo simulations implemented in DiadFit </w:t>
      </w:r>
      <w:r w:rsidR="00814BF0">
        <w:t>v0.0.73</w:t>
      </w:r>
      <w:r w:rsidRPr="00E80FA0">
        <w:t xml:space="preserve">. </w:t>
      </w:r>
      <w:r w:rsidR="00814BF0">
        <w:t xml:space="preserve">We later recalculated pressures using the EOS of </w:t>
      </w:r>
      <w:r w:rsidR="00814BF0">
        <w:fldChar w:fldCharType="begin"/>
      </w:r>
      <w:r w:rsidR="00383A7E">
        <w:instrText xml:space="preserve"> ADDIN ZOTERO_ITEM CSL_CITATION {"citationID":"Ak42Ss2k","properties":{"formattedCitation":"(Duan and Zhang, 2006)","plainCitation":"(Duan and Zhang, 2006)","dontUpdate":true,"noteIndex":0},"citationItems":[{"id":"JPM2WYgO/yvHKaMX1","uris":["http://zotero.org/users/9451925/items/9JSAYSEV"],"itemData":{"id":"4UGr6m8O/YNHxAi5C","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r w:rsidR="00814BF0">
        <w:rPr>
          <w:noProof/>
        </w:rPr>
        <w:t>Duan and Zhang (2006)</w:t>
      </w:r>
      <w:r w:rsidR="00814BF0">
        <w:fldChar w:fldCharType="end"/>
      </w:r>
      <w:r w:rsidR="00814BF0">
        <w:t xml:space="preserve">  implemented in a newer version of DiadFit (v.</w:t>
      </w:r>
      <w:r w:rsidR="0074187B">
        <w:t>0.0.85</w:t>
      </w:r>
      <w:r w:rsidR="00814BF0">
        <w:t>) to assess the effect of XH</w:t>
      </w:r>
      <w:r w:rsidR="00814BF0" w:rsidRPr="00C70C04">
        <w:rPr>
          <w:vertAlign w:val="subscript"/>
        </w:rPr>
        <w:t>2</w:t>
      </w:r>
      <w:r w:rsidR="00814BF0">
        <w:t>O on our results (Fig. 1d “H</w:t>
      </w:r>
      <w:r w:rsidR="00814BF0" w:rsidRPr="005A71E4">
        <w:rPr>
          <w:vertAlign w:val="subscript"/>
        </w:rPr>
        <w:t>2</w:t>
      </w:r>
      <w:r w:rsidR="00814BF0">
        <w:t>O effect” histogram). Further details can be found in section S8</w:t>
      </w:r>
      <w:r w:rsidR="00355A80">
        <w:t xml:space="preserve"> of this supplement (“Text S8.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r w:rsidR="00814BF0">
        <w:t xml:space="preserve"> </w:t>
      </w:r>
      <w:r w:rsidRPr="00E80FA0">
        <w:t xml:space="preserve">In total we analyzed 62 FI hosted in 31 olivine crystals. Our workflow is detailed in </w:t>
      </w:r>
      <w:r>
        <w:t xml:space="preserve">Fig. </w:t>
      </w:r>
      <w:r w:rsidR="00355A80">
        <w:t>S1</w:t>
      </w:r>
      <w:r w:rsidRPr="00E80FA0">
        <w:t xml:space="preserve">. Pictures of each FI and host crystal are available in the repository linked at the beginning. We note here that the initial data reported for </w:t>
      </w:r>
      <w:r w:rsidR="00355A80">
        <w:t>d</w:t>
      </w:r>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383A7E">
        <w:instrText xml:space="preserve"> ADDIN ZOTERO_ITEM CSL_CITATION {"citationID":"OwtgU3N5","properties":{"formattedCitation":"(Wieser {\\i{}et al.}, 2021; DeVitre and Wieser, 2024)","plainCitation":"(Wieser et al., 2021; DeVitre and Wieser, 2024)","noteIndex":0},"citationItems":[{"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383A7E">
        <w:instrText xml:space="preserve"> ADDIN ZOTERO_ITEM CSL_CITATION {"citationID":"xa3ZYoIS","properties":{"formattedCitation":"(Ryan, 1987; Lerner {\\i{}et al.}, 2021)","plainCitation":"(Ryan, 1987; Lerner et al., 2021)","dontUpdate":true,"noteIndex":0},"citationItems":[{"id":"JPM2WYgO/h8LAi2CA","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JPM2WYgO/m0PTp14k","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w:t>
      </w:r>
      <w:r w:rsidR="00355A80">
        <w:t>(</w:t>
      </w:r>
      <w:r w:rsidRPr="0066289C">
        <w:t>1987</w:t>
      </w:r>
      <w:r w:rsidR="00355A80">
        <w:t>) and</w:t>
      </w:r>
      <w:r w:rsidRPr="0066289C">
        <w:t xml:space="preserve"> Lerner </w:t>
      </w:r>
      <w:r w:rsidRPr="0066289C">
        <w:rPr>
          <w:i/>
          <w:iCs/>
        </w:rPr>
        <w:t>et al.</w:t>
      </w:r>
      <w:r w:rsidRPr="0066289C">
        <w:t xml:space="preserve"> </w:t>
      </w:r>
      <w:r w:rsidR="00355A80">
        <w:t>(</w:t>
      </w:r>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2F3C048C" w:rsidR="0066289C" w:rsidRPr="006344C0" w:rsidRDefault="0066289C" w:rsidP="006344C0">
      <w:pPr>
        <w:pStyle w:val="SMText"/>
        <w:jc w:val="both"/>
      </w:pPr>
      <w:r w:rsidRPr="006344C0">
        <w:t>After Raman analysis, crystals were removed from CrystalBond</w:t>
      </w:r>
      <w:r w:rsidRPr="006344C0">
        <w:rPr>
          <w:vertAlign w:val="superscript"/>
        </w:rPr>
        <w:t>TM</w:t>
      </w:r>
      <w:r w:rsidRPr="00E80FA0">
        <w:rPr>
          <w:vertAlign w:val="superscript"/>
        </w:rPr>
        <w:t>*</w:t>
      </w:r>
      <w:r w:rsidRPr="006344C0">
        <w:t xml:space="preserve"> using a hotplate and placed in </w:t>
      </w:r>
      <w:r w:rsidR="00355A80">
        <w:t>a</w:t>
      </w:r>
      <w:r w:rsidRPr="006344C0">
        <w:t>cetone. They were then mounted on double-sided sticky tape with their polished side down. EpoFix</w:t>
      </w:r>
      <w:r w:rsidRPr="006344C0">
        <w:rPr>
          <w:vertAlign w:val="superscript"/>
        </w:rPr>
        <w:t>TM*</w:t>
      </w:r>
      <w:r w:rsidRPr="006344C0">
        <w:t xml:space="preserve"> resin was used to impregnate the samples in a Cast-N-Vac vacuum pourer. After curing, the epoxy mount was polished using an EcoMet30 automatic polisher, with 9, 3, and 1 </w:t>
      </w:r>
      <w:r w:rsidR="00355A80">
        <w:t>µ</w:t>
      </w:r>
      <w:r w:rsidRPr="006344C0">
        <w:t xml:space="preserve">m diamond pastes. A reflected light map and image of each crystal was taken using the Raman microscope to aid SEM sample navigation. The location within each FI in the reflected light image was cataloged so the </w:t>
      </w:r>
      <w:r w:rsidR="00355A80">
        <w:t>s</w:t>
      </w:r>
      <w:r w:rsidRPr="006344C0">
        <w:t xml:space="preserve">canning </w:t>
      </w:r>
      <w:r w:rsidR="00355A80">
        <w:t>e</w:t>
      </w:r>
      <w:r w:rsidRPr="006344C0">
        <w:t xml:space="preserve">lectron </w:t>
      </w:r>
      <w:r w:rsidR="00355A80">
        <w:t>m</w:t>
      </w:r>
      <w:r w:rsidRPr="006344C0">
        <w:t xml:space="preserve">icroscope (SEM) operator knew where to analyze to obtain an approximate Fo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7109E25A" w:rsidR="0066289C" w:rsidRPr="006344C0" w:rsidRDefault="0066289C" w:rsidP="006344C0">
      <w:pPr>
        <w:pStyle w:val="SMText"/>
        <w:ind w:firstLine="720"/>
        <w:jc w:val="both"/>
      </w:pPr>
      <w:r w:rsidRPr="006344C0">
        <w:t>Samples were carbon coated to an approximate thickness of 25–30 µm for EDS analysis. Chemical data for each host crystal in the proximity of each FI was determined using a Zeiss EVO MA-10 SEM and a single AMETEK EDAX 10 mm</w:t>
      </w:r>
      <w:r w:rsidRPr="006344C0">
        <w:rPr>
          <w:vertAlign w:val="superscript"/>
        </w:rPr>
        <w:t>2</w:t>
      </w:r>
      <w:r w:rsidRPr="006344C0">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w:t>
      </w:r>
      <w:proofErr w:type="gramStart"/>
      <w:r w:rsidRPr="006344C0">
        <w:t>similar to</w:t>
      </w:r>
      <w:proofErr w:type="gramEnd"/>
      <w:r w:rsidRPr="006344C0">
        <w:t xml:space="preserve"> our samples (see supplementary dataset </w:t>
      </w:r>
      <w:r>
        <w:t>S3</w:t>
      </w:r>
      <w:r w:rsidRPr="006344C0">
        <w:t xml:space="preserve">). The Smithsonian-preferred Fo content </w:t>
      </w:r>
      <w:r w:rsidRPr="00E80FA0">
        <w:fldChar w:fldCharType="begin"/>
      </w:r>
      <w:r w:rsidR="00383A7E">
        <w:instrText xml:space="preserve"> ADDIN ZOTERO_ITEM CSL_CITATION {"citationID":"T1XJBPs0","properties":{"formattedCitation":"(Jarosewich {\\i{}et al.}, 1980)","plainCitation":"(Jarosewich et al., 1980)","noteIndex":0},"citationItems":[{"id":"JPM2WYgO/cyF2KPxK","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xml:space="preserve"> for the San Carlos secondary standard is 90.2 </w:t>
      </w:r>
      <w:r w:rsidR="00355A80">
        <w:t xml:space="preserve">mol% </w:t>
      </w:r>
      <w:r w:rsidRPr="006344C0">
        <w:t xml:space="preserve">Fo, and we obtained a mean of 89.84±0.07 </w:t>
      </w:r>
      <w:r w:rsidR="00355A80">
        <w:t>mol% Fo</w:t>
      </w:r>
      <w:r w:rsidRPr="006344C0">
        <w:t xml:space="preserve">. For Springwater, the preferred value is 82.4 </w:t>
      </w:r>
      <w:r w:rsidR="00355A80">
        <w:t xml:space="preserve">mol% </w:t>
      </w:r>
      <w:r w:rsidRPr="006344C0">
        <w:t xml:space="preserve">Fo, and we obtained a mean of 82.1±0.2 </w:t>
      </w:r>
      <w:r w:rsidR="00355A80">
        <w:t xml:space="preserve">mol% </w:t>
      </w:r>
      <w:r w:rsidRPr="006344C0">
        <w:t xml:space="preserve">Fo.  We also analyzed a Kīlauea olivine crystal previously measured on the USGS Menlo Park EPMA. The average Fo content obtained at Menlo Park was 87.8±0.1 </w:t>
      </w:r>
      <w:r w:rsidR="00355A80">
        <w:t>mol% Fo</w:t>
      </w:r>
      <w:r w:rsidRPr="006344C0">
        <w:t xml:space="preserve">, and at the University of California, Berkeley SEM, 88.5±0.1. It should be noted that such offsets also exist between different EPMA labs </w:t>
      </w:r>
      <w:r w:rsidRPr="00E80FA0">
        <w:fldChar w:fldCharType="begin"/>
      </w:r>
      <w:r w:rsidR="00383A7E">
        <w:instrText xml:space="preserve"> ADDIN ZOTERO_ITEM CSL_CITATION {"citationID":"eiQLcxRf","properties":{"formattedCitation":"(Wieser {\\i{}et al.}, 2023b)","plainCitation":"(Wieser et al., 2023b)","noteIndex":0},"citationItems":[{"id":"JPM2WYgO/AINNCUfs","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383A7E">
        <w:instrText xml:space="preserve"> ADDIN ZOTERO_ITEM CSL_CITATION {"citationID":"gjfzDKwB","properties":{"formattedCitation":"(Wieser {\\i{}et al.}, 2021)","plainCitation":"(Wieser et al., 2021)","dontUpdate":true,"noteIndex":0},"citationItems":[{"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xml:space="preserve"> </w:t>
      </w:r>
      <w:r w:rsidR="00355A80">
        <w:t>(</w:t>
      </w:r>
      <w:r w:rsidRPr="0066289C">
        <w:t>2021)</w:t>
      </w:r>
      <w:r w:rsidRPr="00E80FA0">
        <w:fldChar w:fldCharType="end"/>
      </w:r>
      <w:r w:rsidRPr="00E80FA0">
        <w:t xml:space="preserve">. The difference observed amounts to ~0.62 </w:t>
      </w:r>
      <w:r w:rsidR="00355A80">
        <w:t xml:space="preserve">mol% </w:t>
      </w:r>
      <w:r w:rsidRPr="00E80FA0">
        <w:t xml:space="preserve">at </w:t>
      </w:r>
      <w:r w:rsidR="00355A80">
        <w:t>Fo</w:t>
      </w:r>
      <w:r w:rsidRPr="00E80FA0">
        <w:t xml:space="preserve">~82 and 0.78 </w:t>
      </w:r>
      <w:r w:rsidR="00355A80">
        <w:t>mol%</w:t>
      </w:r>
      <w:r w:rsidRPr="00E80FA0">
        <w:t xml:space="preserve"> at </w:t>
      </w:r>
      <w:r w:rsidR="00355A80">
        <w:t>Fo</w:t>
      </w:r>
      <w:r w:rsidRPr="00E80FA0">
        <w:t xml:space="preserve">90 </w:t>
      </w:r>
      <w:r w:rsidRPr="00E80FA0">
        <w:fldChar w:fldCharType="begin"/>
      </w:r>
      <w:r w:rsidR="00383A7E">
        <w:instrText xml:space="preserve"> ADDIN ZOTERO_ITEM CSL_CITATION {"citationID":"oH1Z9sht","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6715813F" w14:textId="77777777" w:rsidR="0066289C" w:rsidRDefault="0066289C" w:rsidP="0066289C">
      <w:pPr>
        <w:pStyle w:val="SMText"/>
        <w:ind w:firstLine="0"/>
        <w:jc w:val="both"/>
      </w:pPr>
      <w:r>
        <w:t xml:space="preserve"> </w:t>
      </w:r>
    </w:p>
    <w:p w14:paraId="3F0C3F67" w14:textId="77777777" w:rsidR="0066289C" w:rsidRPr="006344C0" w:rsidRDefault="0066289C" w:rsidP="006344C0">
      <w:pPr>
        <w:pStyle w:val="SMSubheading"/>
        <w:jc w:val="both"/>
      </w:pPr>
      <w:r>
        <w:t xml:space="preserve">Text S5. </w:t>
      </w:r>
      <w:r w:rsidRPr="006344C0">
        <w:t>EPMA analysis of glasses</w:t>
      </w:r>
    </w:p>
    <w:p w14:paraId="53E93360" w14:textId="77777777" w:rsidR="0066289C" w:rsidRPr="00355362" w:rsidRDefault="0066289C" w:rsidP="0066289C">
      <w:pPr>
        <w:pStyle w:val="SMSubheading"/>
        <w:jc w:val="both"/>
      </w:pPr>
    </w:p>
    <w:p w14:paraId="3464C55D" w14:textId="492B6832" w:rsidR="0066289C" w:rsidRPr="006344C0" w:rsidRDefault="0066289C" w:rsidP="006344C0">
      <w:pPr>
        <w:pStyle w:val="SMText"/>
        <w:ind w:firstLine="720"/>
        <w:jc w:val="both"/>
      </w:pPr>
      <w:r w:rsidRPr="006344C0">
        <w:t xml:space="preserve">Major and minor element analysis of glass from USGS sample </w:t>
      </w:r>
      <w:r w:rsidRPr="00E80FA0">
        <w:t>K</w:t>
      </w:r>
      <w:r>
        <w:t>S3</w:t>
      </w:r>
      <w:r w:rsidRPr="00E80FA0">
        <w:t>3</w:t>
      </w:r>
      <w:r w:rsidRPr="006344C0">
        <w:t>-587 was done using the U.S. Geological Survey’s JEOL 8530F microprobe at the California Volcano Observatory</w:t>
      </w:r>
      <w:r w:rsidR="00355A80">
        <w:t xml:space="preserve"> (CalVO)</w:t>
      </w:r>
      <w:r w:rsidRPr="006344C0">
        <w:t>. The samples were run over midnight between September 23 and 24, 2023, in 1hr 37 minutes (9/23/2023 23:06 - 9/24/2023 0:43). A total of 20 total analyses were conducted, corresponding to 4 analyses per grain in 5 grains. These samples were run as part of a pre-booked session for other samples that started on September 20</w:t>
      </w:r>
      <w:r w:rsidRPr="006344C0">
        <w:rPr>
          <w:vertAlign w:val="superscript"/>
        </w:rPr>
        <w:t>th</w:t>
      </w:r>
      <w:r w:rsidRPr="006344C0">
        <w:t xml:space="preserve">. We note that CalVO microprobe personnel later informed us that it would be possible in the future </w:t>
      </w:r>
      <w:r w:rsidRPr="006344C0">
        <w:lastRenderedPageBreak/>
        <w:t xml:space="preserve">to request immediate access for eruption response if needed. This would mean that a glass mount could be prepared in 24 hrs after sample collection, shipped within 2 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Fig. </w:t>
      </w:r>
      <w:r>
        <w:t>1</w:t>
      </w:r>
      <w:r w:rsidRPr="006344C0">
        <w:t xml:space="preserve"> (</w:t>
      </w:r>
      <w:r w:rsidR="00355A80">
        <w:t>t</w:t>
      </w:r>
      <w:r w:rsidRPr="006344C0">
        <w:t>he only reason we need</w:t>
      </w:r>
      <w:r w:rsidR="00355A80">
        <w:t>ed</w:t>
      </w:r>
      <w:r w:rsidRPr="006344C0">
        <w:t xml:space="preserve"> th</w:t>
      </w:r>
      <w:r w:rsidR="00355A80">
        <w:t>ese</w:t>
      </w:r>
      <w:r w:rsidRPr="006344C0">
        <w:t xml:space="preserve"> EPMA data). EDS measurements on the matrix glass were within 1-2 Mg# units of EPMA measurements – far smaller than the uncertainty associated with calculating an equilibrium olivine content based on uncertainty regarding the choice of olivine-liquid K</w:t>
      </w:r>
      <w:r w:rsidRPr="006344C0">
        <w:rPr>
          <w:vertAlign w:val="subscript"/>
        </w:rPr>
        <w:t>D</w:t>
      </w:r>
      <w:r w:rsidRPr="006344C0">
        <w:t xml:space="preserve"> model at Kīlauea. </w:t>
      </w:r>
    </w:p>
    <w:p w14:paraId="18F4524F" w14:textId="3F0F6C06" w:rsidR="0066289C" w:rsidRPr="006344C0" w:rsidRDefault="0066289C" w:rsidP="006344C0">
      <w:pPr>
        <w:pStyle w:val="SMText"/>
        <w:jc w:val="both"/>
      </w:pPr>
      <w:r w:rsidRPr="006344C0">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w:t>
      </w:r>
      <w:r w:rsidRPr="00E80FA0">
        <w:t>Standards were VG</w:t>
      </w:r>
      <w:r w:rsidR="00355A80">
        <w:t>-</w:t>
      </w:r>
      <w:r w:rsidRPr="00E80FA0">
        <w:t>2 basaltic glass (USNM 111240/52;</w:t>
      </w:r>
      <w:r w:rsidR="00355A80">
        <w:t xml:space="preserve"> </w:t>
      </w:r>
      <w:r w:rsidRPr="00E80FA0">
        <w:fldChar w:fldCharType="begin"/>
      </w:r>
      <w:r w:rsidR="00383A7E">
        <w:instrText xml:space="preserve"> ADDIN ZOTERO_ITEM CSL_CITATION {"citationID":"T7jFKUQF","properties":{"formattedCitation":"(Jarosewich {\\i{}et al.}, 1980)","plainCitation":"(Jarosewich et al., 1980)","dontUpdate":true,"noteIndex":0},"citationItems":[{"id":"JPM2WYgO/cyF2KPxK","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xml:space="preserve">) for Si, Mg, and Al, Kakanui </w:t>
      </w:r>
      <w:r w:rsidR="00355A80">
        <w:t>p</w:t>
      </w:r>
      <w:r w:rsidRPr="006344C0">
        <w:t xml:space="preserve">yrope </w:t>
      </w:r>
      <w:r w:rsidR="00355A80">
        <w:t>g</w:t>
      </w:r>
      <w:r w:rsidRPr="006344C0">
        <w:t xml:space="preserve">arnet (USNM 143968) for Fe, and Al, </w:t>
      </w:r>
      <w:r w:rsidR="00355A80">
        <w:t>w</w:t>
      </w:r>
      <w:r w:rsidRPr="006344C0">
        <w:t xml:space="preserve">ollastonite for Ca, Tiburon </w:t>
      </w:r>
      <w:r w:rsidR="00355A80">
        <w:t>a</w:t>
      </w:r>
      <w:r w:rsidRPr="006344C0">
        <w:t>lbite for Na, MnO</w:t>
      </w:r>
      <w:r w:rsidRPr="006344C0">
        <w:rPr>
          <w:vertAlign w:val="subscript"/>
        </w:rPr>
        <w:t>3</w:t>
      </w:r>
      <w:r w:rsidRPr="006344C0">
        <w:t xml:space="preserve"> for Mn, TiO</w:t>
      </w:r>
      <w:r w:rsidRPr="006344C0">
        <w:rPr>
          <w:vertAlign w:val="subscript"/>
        </w:rPr>
        <w:t>2</w:t>
      </w:r>
      <w:r w:rsidRPr="006344C0">
        <w:t xml:space="preserve"> for Ti, </w:t>
      </w:r>
      <w:r w:rsidR="00355A80">
        <w:t>o</w:t>
      </w:r>
      <w:r w:rsidRPr="006344C0">
        <w:t xml:space="preserve">rthoclase OR-1A for K, Wilburforce </w:t>
      </w:r>
      <w:r w:rsidR="00355A80">
        <w:t>a</w:t>
      </w:r>
      <w:r w:rsidRPr="006344C0">
        <w:t xml:space="preserve">patite (USGS-M105731) for P, </w:t>
      </w:r>
      <w:r w:rsidR="00355A80">
        <w:t>b</w:t>
      </w:r>
      <w:r w:rsidRPr="006344C0">
        <w:t xml:space="preserve">arite for S, </w:t>
      </w:r>
      <w:r w:rsidR="00355A80">
        <w:t>s</w:t>
      </w:r>
      <w:r w:rsidRPr="006344C0">
        <w:t>odalite for Cl, and MgF</w:t>
      </w:r>
      <w:r w:rsidRPr="006344C0">
        <w:rPr>
          <w:vertAlign w:val="subscript"/>
        </w:rPr>
        <w:t>2</w:t>
      </w:r>
      <w:r w:rsidRPr="006344C0">
        <w:t xml:space="preserve"> for F. Two-sigma relative precision, based on two analyses of VG-2 glass (before and after </w:t>
      </w:r>
      <w:r w:rsidR="00355A80">
        <w:t xml:space="preserve">the </w:t>
      </w:r>
      <w:r w:rsidRPr="006344C0">
        <w:t xml:space="preserve">lava sample was </w:t>
      </w:r>
      <w:r w:rsidR="00355A80">
        <w:t>analysed</w:t>
      </w:r>
      <w:r w:rsidRPr="006344C0">
        <w:t>), are 0.19 wt% for SiO</w:t>
      </w:r>
      <w:r w:rsidRPr="006344C0">
        <w:rPr>
          <w:vertAlign w:val="subscript"/>
        </w:rPr>
        <w:t>2</w:t>
      </w:r>
      <w:r w:rsidRPr="006344C0">
        <w:t>, 0.15 wt% for Al</w:t>
      </w:r>
      <w:r w:rsidRPr="006344C0">
        <w:rPr>
          <w:vertAlign w:val="subscript"/>
        </w:rPr>
        <w:t>2</w:t>
      </w:r>
      <w:r w:rsidRPr="006344C0">
        <w:t>O</w:t>
      </w:r>
      <w:r w:rsidRPr="006344C0">
        <w:rPr>
          <w:vertAlign w:val="subscript"/>
        </w:rPr>
        <w:t>3</w:t>
      </w:r>
      <w:r w:rsidRPr="006344C0">
        <w:t>, 0.003 wt% for TiO</w:t>
      </w:r>
      <w:r w:rsidRPr="006344C0">
        <w:rPr>
          <w:vertAlign w:val="subscript"/>
        </w:rPr>
        <w:t>2</w:t>
      </w:r>
      <w:r w:rsidRPr="006344C0">
        <w:t>, 0.27 wt% for FeO, 0.009 wt% for MnO, 0.006 wt% for MgO, 0.04 wt% for CaO, 0.11 wt% for Na</w:t>
      </w:r>
      <w:r w:rsidRPr="006344C0">
        <w:rPr>
          <w:vertAlign w:val="subscript"/>
        </w:rPr>
        <w:t>2</w:t>
      </w:r>
      <w:r w:rsidRPr="006344C0">
        <w:t>O, 0.02 for K</w:t>
      </w:r>
      <w:r w:rsidRPr="006344C0">
        <w:rPr>
          <w:vertAlign w:val="subscript"/>
        </w:rPr>
        <w:t>2</w:t>
      </w:r>
      <w:r w:rsidRPr="006344C0">
        <w:t>O, 0.04 for P</w:t>
      </w:r>
      <w:r w:rsidRPr="006344C0">
        <w:rPr>
          <w:vertAlign w:val="subscript"/>
        </w:rPr>
        <w:t>2</w:t>
      </w:r>
      <w:r w:rsidRPr="006344C0">
        <w:t>O</w:t>
      </w:r>
      <w:r w:rsidRPr="006344C0">
        <w:rPr>
          <w:vertAlign w:val="subscript"/>
        </w:rPr>
        <w:t>5</w:t>
      </w:r>
      <w:r w:rsidRPr="006344C0">
        <w:t>, 0.07 for SO</w:t>
      </w:r>
      <w:r w:rsidRPr="006344C0">
        <w:rPr>
          <w:vertAlign w:val="subscript"/>
        </w:rPr>
        <w:t>3</w:t>
      </w:r>
      <w:r w:rsidRPr="006344C0">
        <w:t>, 0.0001 for Cl, and 0.002 for F. X-ray intensities were converted to concentrations using standard ZAF corrections</w:t>
      </w:r>
      <w:r w:rsidR="00355A80">
        <w:t xml:space="preserve"> </w:t>
      </w:r>
      <w:r w:rsidRPr="00E80FA0">
        <w:fldChar w:fldCharType="begin"/>
      </w:r>
      <w:r w:rsidR="00383A7E">
        <w:instrText xml:space="preserve"> ADDIN ZOTERO_ITEM CSL_CITATION {"citationID":"t8V3X3Hx","properties":{"formattedCitation":"(Armstrong, 1988)","plainCitation":"(Armstrong, 1988)","noteIndex":0},"citationItems":[{"id":"JPM2WYgO/bK2G72pB","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6289C">
        <w:t>(Armstrong, 1988)</w:t>
      </w:r>
      <w:r w:rsidRPr="00E80FA0">
        <w:fldChar w:fldCharType="end"/>
      </w:r>
      <w:r w:rsidRPr="00E80FA0">
        <w:t>.</w:t>
      </w:r>
      <w:r w:rsidRPr="006344C0">
        <w:t xml:space="preserve"> Analyses with totals &lt;99.0 wt% or &gt;100.5 wt% were rejected. Reported analyses are an average of four replicate points on individual glass fragments. </w:t>
      </w:r>
    </w:p>
    <w:p w14:paraId="70066C26" w14:textId="77777777" w:rsidR="0066289C" w:rsidRPr="006344C0" w:rsidRDefault="0066289C" w:rsidP="006344C0">
      <w:pPr>
        <w:pStyle w:val="SMText"/>
        <w:ind w:firstLine="0"/>
        <w:jc w:val="both"/>
      </w:pPr>
    </w:p>
    <w:p w14:paraId="416FEAA3" w14:textId="77777777" w:rsidR="0066289C" w:rsidRPr="006344C0" w:rsidRDefault="0066289C" w:rsidP="006344C0">
      <w:pPr>
        <w:pStyle w:val="SMSubheading"/>
        <w:jc w:val="both"/>
      </w:pPr>
      <w:r>
        <w:t xml:space="preserve">Text S6. </w:t>
      </w:r>
      <w:r w:rsidRPr="006344C0">
        <w:t>Manuscript Writing</w:t>
      </w:r>
      <w:r>
        <w:t xml:space="preserve"> Timeline</w:t>
      </w:r>
    </w:p>
    <w:p w14:paraId="7D893A5D" w14:textId="77777777" w:rsidR="0066289C" w:rsidRPr="006344C0" w:rsidRDefault="0066289C" w:rsidP="006344C0">
      <w:pPr>
        <w:pStyle w:val="SMText"/>
        <w:ind w:firstLine="0"/>
        <w:jc w:val="both"/>
      </w:pPr>
    </w:p>
    <w:p w14:paraId="1491091C" w14:textId="0DED86FA" w:rsidR="0066289C" w:rsidRPr="006344C0" w:rsidRDefault="0066289C" w:rsidP="006344C0">
      <w:pPr>
        <w:pStyle w:val="SMText"/>
        <w:jc w:val="both"/>
      </w:pPr>
      <w:r w:rsidRPr="006344C0">
        <w:t>The study presented here was formulated into a letter over days 4 and 5 (September 23-24</w:t>
      </w:r>
      <w:r w:rsidRPr="006344C0">
        <w:rPr>
          <w:vertAlign w:val="superscript"/>
        </w:rPr>
        <w:t>th</w:t>
      </w:r>
      <w:r w:rsidRPr="006344C0">
        <w:t>), sent to our co-authors on Day 6 (September 25</w:t>
      </w:r>
      <w:r w:rsidRPr="006344C0">
        <w:rPr>
          <w:vertAlign w:val="superscript"/>
        </w:rPr>
        <w:t>th</w:t>
      </w:r>
      <w:r w:rsidRPr="006344C0">
        <w:t>) and submitted for review to Nature Geoscience on Day 8 - September 27</w:t>
      </w:r>
      <w:r w:rsidRPr="006344C0">
        <w:rPr>
          <w:vertAlign w:val="superscript"/>
        </w:rPr>
        <w:t>th</w:t>
      </w:r>
      <w:r w:rsidRPr="006344C0">
        <w:t xml:space="preserve">, 2023 (see </w:t>
      </w:r>
      <w:r>
        <w:t>S6</w:t>
      </w:r>
      <w:r w:rsidRPr="006344C0">
        <w:t xml:space="preserve">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w:t>
      </w:r>
      <w:r w:rsidR="00355A80">
        <w:t>g</w:t>
      </w:r>
      <w:r w:rsidRPr="006344C0">
        <w:t xml:space="preserve">eoscience community', was surprising, given the significant interest of the </w:t>
      </w:r>
      <w:r w:rsidR="00355A80">
        <w:t>g</w:t>
      </w:r>
      <w:r w:rsidRPr="006344C0">
        <w:t>eoscience community in hazard mitigation. We proceeded to submit the manuscript to PNAS on October 31</w:t>
      </w:r>
      <w:r w:rsidRPr="006344C0">
        <w:rPr>
          <w:vertAlign w:val="superscript"/>
        </w:rPr>
        <w:t>st</w:t>
      </w:r>
      <w:r w:rsidRPr="006344C0">
        <w:t xml:space="preserve">, 2023 (see </w:t>
      </w:r>
      <w:r>
        <w:t>S6</w:t>
      </w:r>
      <w:r w:rsidRPr="006344C0">
        <w:t>_Email_and_tracking_record) who rejected the manuscript on November 15</w:t>
      </w:r>
      <w:r w:rsidRPr="006344C0">
        <w:rPr>
          <w:vertAlign w:val="superscript"/>
        </w:rPr>
        <w:t>th</w:t>
      </w:r>
      <w:r w:rsidRPr="006344C0">
        <w:t xml:space="preserve"> (see </w:t>
      </w:r>
      <w:r>
        <w:t>S6</w:t>
      </w:r>
      <w:r w:rsidRPr="006344C0">
        <w:t xml:space="preserve">) on similar grounds with the editor comments as follows: “This is indeed an interesting real-time procedure but may be too specialized for PNAS”. </w:t>
      </w:r>
      <w:r w:rsidRPr="00E80FA0">
        <w:t>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w:t>
      </w:r>
      <w:r w:rsidR="00393F81">
        <w:t>. The revised manuscript was then submitted to Science Advances on March 16</w:t>
      </w:r>
      <w:r w:rsidR="00393F81" w:rsidRPr="005A71E4">
        <w:rPr>
          <w:vertAlign w:val="superscript"/>
        </w:rPr>
        <w:t>th</w:t>
      </w:r>
      <w:r w:rsidR="00393F81">
        <w:t xml:space="preserve"> and subsequently rejected on April 12</w:t>
      </w:r>
      <w:r w:rsidR="00393F81" w:rsidRPr="005A71E4">
        <w:rPr>
          <w:vertAlign w:val="superscript"/>
        </w:rPr>
        <w:t>th</w:t>
      </w:r>
      <w:r w:rsidR="00393F81">
        <w:t xml:space="preserve"> as it was deemed better suited for a specialized </w:t>
      </w:r>
      <w:r w:rsidR="00393F81">
        <w:lastRenderedPageBreak/>
        <w:t>journal. Following this, we resubmitted to JPET on April 24</w:t>
      </w:r>
      <w:r w:rsidR="00393F81" w:rsidRPr="005A71E4">
        <w:rPr>
          <w:vertAlign w:val="superscript"/>
        </w:rPr>
        <w:t>th</w:t>
      </w:r>
      <w:r w:rsidR="00393F81">
        <w:t xml:space="preserve"> and received a major revisions decision on July 16</w:t>
      </w:r>
      <w:r w:rsidR="00393F81" w:rsidRPr="005A71E4">
        <w:rPr>
          <w:vertAlign w:val="superscript"/>
        </w:rPr>
        <w:t>th</w:t>
      </w:r>
      <w:r w:rsidR="00393F81">
        <w:t>.</w:t>
      </w:r>
      <w:r w:rsidRPr="00E80FA0">
        <w:t xml:space="preserve"> Regardless</w:t>
      </w:r>
      <w:r w:rsidR="00393F81">
        <w:t>,</w:t>
      </w:r>
      <w:r w:rsidRPr="006344C0">
        <w:t xml:space="preserve"> it is evident that the delays in the editorial and publishing process constitute possibly the biggest bottleneck for reporting findings to the community, particularly given USGS collaborations </w:t>
      </w:r>
      <w:r w:rsidRPr="00E80FA0">
        <w:t>mean that</w:t>
      </w:r>
      <w:r w:rsidRPr="006344C0">
        <w:t xml:space="preserve"> results cannot be posted as preprints prior to peer review. </w:t>
      </w:r>
    </w:p>
    <w:p w14:paraId="1B172C73" w14:textId="77777777" w:rsidR="0066289C" w:rsidRPr="006344C0" w:rsidRDefault="0066289C" w:rsidP="006344C0">
      <w:pPr>
        <w:pStyle w:val="SMText"/>
        <w:ind w:firstLine="0"/>
        <w:jc w:val="both"/>
      </w:pPr>
    </w:p>
    <w:p w14:paraId="6310F0DF" w14:textId="77777777" w:rsidR="0066289C" w:rsidRPr="006344C0" w:rsidRDefault="0066289C" w:rsidP="006344C0">
      <w:pPr>
        <w:pStyle w:val="SMText"/>
        <w:ind w:firstLine="0"/>
        <w:rPr>
          <w:u w:val="words"/>
        </w:rPr>
      </w:pPr>
      <w:r>
        <w:rPr>
          <w:u w:val="words"/>
        </w:rPr>
        <w:t xml:space="preserve">Text S7.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72DDB4D3"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6C5FE209" w:rsidR="0066289C" w:rsidRPr="006344C0" w:rsidRDefault="0066289C" w:rsidP="006344C0">
      <w:pPr>
        <w:pStyle w:val="SMText"/>
        <w:jc w:val="both"/>
      </w:pPr>
      <w:r w:rsidRPr="006344C0">
        <w:t xml:space="preserve">Distributing samples to the University of California, Berkeley was not a top priority for HVO because this simulation was being attempted for the first time, and as </w:t>
      </w:r>
      <w:r w:rsidR="0074187B">
        <w:t>such</w:t>
      </w:r>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356F5C78"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r w:rsidR="0074187B">
        <w:t xml:space="preserve"> </w:t>
      </w:r>
      <w:r w:rsidRPr="00E80FA0">
        <w:fldChar w:fldCharType="begin"/>
      </w:r>
      <w:r w:rsidR="00383A7E">
        <w:instrText xml:space="preserve"> ADDIN ZOTERO_ITEM CSL_CITATION {"citationID":"qPzkuals","properties":{"formattedCitation":"(Gansecki {\\i{}et al.}, 2019)","plainCitation":"(Gansecki et al., 2019)","noteIndex":0},"citationItems":[{"id":"JPM2WYgO/uHqrj5iz","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6344C0">
        <w:t>as long as</w:t>
      </w:r>
      <w:proofErr w:type="gramEnd"/>
      <w:r w:rsidRPr="006344C0">
        <w:t xml:space="preserve"> the drop</w:t>
      </w:r>
      <w:r w:rsidR="0074187B">
        <w:t>-</w:t>
      </w:r>
      <w:r w:rsidRPr="006344C0">
        <w:t xml:space="preserve">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w:t>
      </w:r>
      <w:r w:rsidRPr="00E80FA0">
        <w:t>Francisco</w:t>
      </w:r>
      <w:r w:rsidRPr="006344C0">
        <w:t xml:space="preserve"> or Oakland airport with the samples, or within ~30 hours if someone based in the University of California, Berkeley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57C7D6B7" w:rsidR="0066289C" w:rsidRPr="006344C0" w:rsidRDefault="0066289C" w:rsidP="006344C0">
      <w:pPr>
        <w:pStyle w:val="SMText"/>
        <w:jc w:val="both"/>
      </w:pPr>
      <w:r w:rsidRPr="006344C0">
        <w:t>The W</w:t>
      </w:r>
      <w:r w:rsidR="0074187B">
        <w:t>i</w:t>
      </w:r>
      <w:r w:rsidRPr="006344C0">
        <w:t>T</w:t>
      </w:r>
      <w:r w:rsidR="0074187B">
        <w:t>ec</w:t>
      </w:r>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r w:rsidR="0074187B">
        <w:t>micro</w:t>
      </w:r>
      <w:r w:rsidRPr="006344C0">
        <w:t xml:space="preserve">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w:t>
      </w:r>
      <w:r w:rsidRPr="006344C0">
        <w:t xml:space="preserve">in the repository).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2884FD34" w:rsidR="0066289C" w:rsidRPr="006344C0" w:rsidRDefault="0066289C" w:rsidP="006344C0">
      <w:pPr>
        <w:pStyle w:val="SMText"/>
        <w:jc w:val="both"/>
        <w:rPr>
          <w:b/>
        </w:rPr>
      </w:pPr>
      <w:r w:rsidRPr="006344C0">
        <w:t>We used EpoFix</w:t>
      </w:r>
      <w:r w:rsidRPr="006344C0">
        <w:rPr>
          <w:vertAlign w:val="superscript"/>
        </w:rPr>
        <w:t>TM</w:t>
      </w:r>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mo</w:t>
      </w:r>
      <w:r w:rsidR="0074187B">
        <w:t>u</w:t>
      </w:r>
      <w:r w:rsidRPr="006344C0">
        <w:t xml:space="preserve">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77777777" w:rsidR="0066289C" w:rsidRPr="00E80FA0" w:rsidRDefault="0066289C" w:rsidP="0066289C">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4880443C" w:rsidR="0066289C" w:rsidRDefault="0066289C" w:rsidP="0066289C">
      <w:pPr>
        <w:pStyle w:val="SMText"/>
        <w:ind w:firstLine="720"/>
        <w:jc w:val="both"/>
        <w:rPr>
          <w:lang w:val="en-GB"/>
        </w:rPr>
      </w:pPr>
      <w:bookmarkStart w:id="3"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383A7E">
        <w:rPr>
          <w:lang w:val="en-GB"/>
        </w:rPr>
        <w:instrText xml:space="preserve"> ADDIN ZOTERO_ITEM CSL_CITATION {"citationID":"fAqXZTSA","properties":{"formattedCitation":"(Hansteen and Kl\\uc0\\u252{}gel, 2008)","plainCitation":"(Hansteen and Klügel, 2008)","dontUpdate":true,"noteIndex":0},"citationItems":[{"id":"JPM2WYgO/BE7BCh1h","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
      <w:r w:rsidRPr="00E80FA0">
        <w:rPr>
          <w:lang w:val="en-GB"/>
        </w:rPr>
        <w:t xml:space="preserve">. Although it was not possible to implement these calculations during our simulation, a recent paper </w:t>
      </w:r>
      <w:r w:rsidRPr="00E80FA0">
        <w:rPr>
          <w:lang w:val="en-GB"/>
        </w:rPr>
        <w:fldChar w:fldCharType="begin"/>
      </w:r>
      <w:r w:rsidR="00383A7E">
        <w:rPr>
          <w:lang w:val="en-GB"/>
        </w:rPr>
        <w:instrText xml:space="preserve"> ADDIN ZOTERO_ITEM CSL_CITATION {"citationID":"9dOujD7k","properties":{"formattedCitation":"(Yoshimura, 2023)","plainCitation":"(Yoshimura, 2023)","noteIndex":0},"citationItems":[{"id":"JPM2WYgO/Ik9yWbD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383A7E">
        <w:rPr>
          <w:rFonts w:ascii="Cambria Math" w:hAnsi="Cambria Math" w:cs="Cambria Math"/>
          <w:lang w:val="en-GB"/>
        </w:rPr>
        <w:instrText>∼</w:instrText>
      </w:r>
      <w:r w:rsidR="00383A7E">
        <w:rPr>
          <w:lang w:val="en-GB"/>
        </w:rPr>
        <w:instrText xml:space="preserve"> 2573 K and </w:instrText>
      </w:r>
      <w:r w:rsidR="00383A7E">
        <w:rPr>
          <w:rFonts w:ascii="Cambria Math" w:hAnsi="Cambria Math" w:cs="Cambria Math"/>
          <w:lang w:val="en-GB"/>
        </w:rPr>
        <w:instrText>∼</w:instrText>
      </w:r>
      <w:r w:rsidR="00383A7E">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r w:rsidR="0074187B">
        <w:rPr>
          <w:lang w:val="en-GB"/>
        </w:rPr>
        <w:t xml:space="preserve">starting in </w:t>
      </w:r>
      <w:r w:rsidRPr="00E80FA0">
        <w:rPr>
          <w:lang w:val="en-GB"/>
        </w:rPr>
        <w:t>DiadFit</w:t>
      </w:r>
      <w:r w:rsidR="0074187B">
        <w:rPr>
          <w:lang w:val="en-GB"/>
        </w:rPr>
        <w:t xml:space="preserve"> v0.0.85</w:t>
      </w:r>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w:t>
      </w:r>
      <w:r w:rsidRPr="00E80FA0">
        <w:rPr>
          <w:lang w:val="en-GB"/>
        </w:rPr>
        <w:fldChar w:fldCharType="begin"/>
      </w:r>
      <w:r w:rsidR="00383A7E">
        <w:rPr>
          <w:lang w:val="en-GB"/>
        </w:rPr>
        <w:instrText xml:space="preserve"> ADDIN ZOTERO_ITEM CSL_CITATION {"citationID":"TpoSHjzw","properties":{"formattedCitation":"(DeVitre and Wieser, 2024)","plainCitation":"(DeVitre and Wieser, 2024)","dontUpdate":true,"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6289C">
        <w:t xml:space="preserve">DeVitre and Wieser, </w:t>
      </w:r>
      <w:r w:rsidR="0074187B">
        <w:t>(</w:t>
      </w:r>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lang w:val="en-GB"/>
        </w:rPr>
        <w:t xml:space="preserve">calculated on Fig </w:t>
      </w:r>
      <w:r>
        <w:rPr>
          <w:lang w:val="en-GB"/>
        </w:rPr>
        <w:t>S2</w:t>
      </w:r>
      <w:r w:rsidRPr="00E80FA0">
        <w:rPr>
          <w:lang w:val="en-GB"/>
        </w:rPr>
        <w:t xml:space="preserve">; the data for iteration 5 is reported </w:t>
      </w:r>
      <w:r w:rsidR="0074187B">
        <w:rPr>
          <w:lang w:val="en-GB"/>
        </w:rPr>
        <w:t>are</w:t>
      </w:r>
      <w:r w:rsidRPr="00E80FA0">
        <w:rPr>
          <w:lang w:val="en-GB"/>
        </w:rPr>
        <w:t xml:space="preserve"> the full FI dataset (Dataset </w:t>
      </w:r>
      <w:r>
        <w:rPr>
          <w:lang w:val="en-GB"/>
        </w:rPr>
        <w:t>S3</w:t>
      </w:r>
      <w:r w:rsidRPr="00E80FA0">
        <w:rPr>
          <w:lang w:val="en-GB"/>
        </w:rPr>
        <w:t xml:space="preserve">) and the </w:t>
      </w:r>
      <w:r w:rsidR="0074187B">
        <w:rPr>
          <w:lang w:val="en-GB"/>
        </w:rPr>
        <w:t>J</w:t>
      </w:r>
      <w:r w:rsidRPr="00E80FA0">
        <w:rPr>
          <w:lang w:val="en-GB"/>
        </w:rPr>
        <w:t xml:space="preserve">upyter notebook is available in the repository. </w:t>
      </w:r>
      <w:r w:rsidR="0074187B">
        <w:rPr>
          <w:lang w:val="en-GB"/>
        </w:rPr>
        <w:t xml:space="preserve">We plot the recalculated histogram of depths on Fig.1d. </w:t>
      </w:r>
      <w:r w:rsidRPr="00E80FA0">
        <w:rPr>
          <w:lang w:val="en-GB"/>
        </w:rPr>
        <w:t xml:space="preserve">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77777777" w:rsidR="0066289C" w:rsidRDefault="0066289C" w:rsidP="0066289C">
      <w:pPr>
        <w:pStyle w:val="SMText"/>
        <w:ind w:firstLine="0"/>
        <w:jc w:val="both"/>
        <w:rPr>
          <w:lang w:val="en-GB"/>
        </w:rPr>
      </w:pPr>
      <w:r w:rsidRPr="00965184">
        <w:rPr>
          <w:rFonts w:ascii="Arial" w:hAnsi="Arial" w:cs="Arial"/>
          <w:noProof/>
          <w:sz w:val="20"/>
          <w:lang w:val="en-GB"/>
        </w:rPr>
        <w:lastRenderedPageBreak/>
        <w:drawing>
          <wp:inline distT="0" distB="0" distL="0" distR="0" wp14:anchorId="41EB3287" wp14:editId="76FE37B0">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4"/>
                    <a:stretch>
                      <a:fillRect/>
                    </a:stretch>
                  </pic:blipFill>
                  <pic:spPr>
                    <a:xfrm>
                      <a:off x="0" y="0"/>
                      <a:ext cx="5486400" cy="1789430"/>
                    </a:xfrm>
                    <a:prstGeom prst="rect">
                      <a:avLst/>
                    </a:prstGeom>
                  </pic:spPr>
                </pic:pic>
              </a:graphicData>
            </a:graphic>
          </wp:inline>
        </w:drawing>
      </w:r>
    </w:p>
    <w:p w14:paraId="3D0787B9" w14:textId="7BC68424"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383A7E">
        <w:rPr>
          <w:lang w:val="en-GB"/>
        </w:rPr>
        <w:instrText xml:space="preserve"> ADDIN ZOTERO_ITEM CSL_CITATION {"citationID":"s14Aqrfc","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r w:rsidR="0074187B">
        <w:rPr>
          <w:lang w:val="en-GB"/>
        </w:rPr>
        <w:t>d</w:t>
      </w:r>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09C84AD3" w:rsidR="0066289C" w:rsidRDefault="0066289C" w:rsidP="0066289C">
      <w:pPr>
        <w:pStyle w:val="SMText"/>
        <w:ind w:firstLine="0"/>
        <w:rPr>
          <w:u w:val="words"/>
        </w:rPr>
      </w:pPr>
      <w:r>
        <w:rPr>
          <w:u w:val="words"/>
        </w:rPr>
        <w:lastRenderedPageBreak/>
        <w:t xml:space="preserve">Text. </w:t>
      </w:r>
      <w:r w:rsidR="00FC51EB">
        <w:rPr>
          <w:u w:val="words"/>
        </w:rPr>
        <w:t>S8</w:t>
      </w:r>
      <w:r>
        <w:rPr>
          <w:u w:val="words"/>
        </w:rPr>
        <w:t xml:space="preserve">.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4FAEF982"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sidR="00383A7E">
        <w:rPr>
          <w:lang w:val="en-GB"/>
        </w:rPr>
        <w:instrText xml:space="preserve"> ADDIN ZOTERO_ITEM CSL_CITATION {"citationID":"kwMEQ1Xr","properties":{"formattedCitation":"(Sterner and Pitzer, 1994; Span and Wagner, 1996)","plainCitation":"(Sterner and Pitzer, 1994; Span and Wagner, 1996)","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383A7E">
        <w:rPr>
          <w:lang w:val="en-GB"/>
        </w:rPr>
        <w:instrText xml:space="preserve"> ADDIN ZOTERO_ITEM CSL_CITATION {"citationID":"YR2xhwKF","properties":{"formattedCitation":"(Duan and Zhang, 2006)","plainCitation":"(Duan and Zhang, 2006)","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w:t>
      </w:r>
      <w:r w:rsidR="0074187B">
        <w:rPr>
          <w:lang w:val="en-GB"/>
        </w:rPr>
        <w:t>ivine</w:t>
      </w:r>
      <w:r w:rsidRPr="00F34FDD">
        <w:rPr>
          <w:lang w:val="en-GB"/>
        </w:rPr>
        <w:t xml:space="preserve">-saturated liquid temperatures at Kīlauea volcano (1100,1150, 1240 and 1350 ˚C). Overall, </w:t>
      </w:r>
      <w:r w:rsidR="0074187B">
        <w:rPr>
          <w:lang w:val="en-GB"/>
        </w:rPr>
        <w:t xml:space="preserve">none </w:t>
      </w:r>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r w:rsidR="0074187B" w:rsidRPr="00F34FDD">
        <w:rPr>
          <w:lang w:val="en-GB"/>
        </w:rPr>
        <w:t>Kīlauea</w:t>
      </w:r>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4DBA0D68" w14:textId="77777777" w:rsidR="0066289C" w:rsidRDefault="0066289C" w:rsidP="0066289C">
      <w:pPr>
        <w:rPr>
          <w:lang w:val="en-GB"/>
        </w:rPr>
      </w:pPr>
      <w:r>
        <w:rPr>
          <w:lang w:val="en-GB"/>
        </w:rPr>
        <w:br w:type="page"/>
      </w:r>
    </w:p>
    <w:p w14:paraId="75A11D4E"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1AB4231" wp14:editId="721710F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5"/>
                    <a:stretch>
                      <a:fillRect/>
                    </a:stretch>
                  </pic:blipFill>
                  <pic:spPr>
                    <a:xfrm>
                      <a:off x="0" y="0"/>
                      <a:ext cx="5957537" cy="2347159"/>
                    </a:xfrm>
                    <a:prstGeom prst="rect">
                      <a:avLst/>
                    </a:prstGeom>
                  </pic:spPr>
                </pic:pic>
              </a:graphicData>
            </a:graphic>
          </wp:inline>
        </w:drawing>
      </w:r>
    </w:p>
    <w:p w14:paraId="40EE20F6" w14:textId="4AF6263E"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r w:rsidR="00D752F5">
        <w:rPr>
          <w:lang w:val="en-GB"/>
        </w:rPr>
        <w:t>Percentage d</w:t>
      </w:r>
      <w:r w:rsidRPr="00F34FDD">
        <w:rPr>
          <w:lang w:val="en-GB"/>
        </w:rPr>
        <w:t xml:space="preserve">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w:t>
      </w:r>
      <w:r w:rsidR="0036034F">
        <w:rPr>
          <w:lang w:val="en-GB"/>
        </w:rPr>
        <w:t>,</w:t>
      </w:r>
      <w:r w:rsidRPr="00F34FDD">
        <w:rPr>
          <w:lang w:val="en-GB"/>
        </w:rPr>
        <w:t xml:space="preserve"> </w:t>
      </w:r>
      <w:r w:rsidRPr="00F34FDD">
        <w:rPr>
          <w:lang w:val="en-GB"/>
        </w:rPr>
        <w:fldChar w:fldCharType="begin"/>
      </w:r>
      <w:r w:rsidR="00383A7E">
        <w:rPr>
          <w:lang w:val="en-GB"/>
        </w:rPr>
        <w:instrText xml:space="preserve"> ADDIN ZOTERO_ITEM CSL_CITATION {"citationID":"zLjJlmyr","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0036034F">
        <w:rPr>
          <w:lang w:val="en-GB"/>
        </w:rPr>
        <w:t>;</w:t>
      </w:r>
      <w:r w:rsidRPr="00F34FDD">
        <w:rPr>
          <w:lang w:val="en-GB"/>
        </w:rPr>
        <w:t xml:space="preserve"> SP94</w:t>
      </w:r>
      <w:r w:rsidR="0036034F">
        <w:rPr>
          <w:lang w:val="en-GB"/>
        </w:rPr>
        <w:t>,</w:t>
      </w:r>
      <w:r w:rsidRPr="00F34FDD">
        <w:rPr>
          <w:lang w:val="en-GB"/>
        </w:rPr>
        <w:t xml:space="preserve"> </w:t>
      </w:r>
      <w:r w:rsidRPr="00F34FDD">
        <w:rPr>
          <w:lang w:val="en-GB"/>
        </w:rPr>
        <w:fldChar w:fldCharType="begin"/>
      </w:r>
      <w:r w:rsidR="00383A7E">
        <w:rPr>
          <w:lang w:val="en-GB"/>
        </w:rPr>
        <w:instrText xml:space="preserve"> ADDIN ZOTERO_ITEM CSL_CITATION {"citationID":"SQ4vLMGn","properties":{"formattedCitation":"(Sterner and Pitzer, 1994)","plainCitation":"(Sterner and Pitzer, 1994)","dontUpdate":true,"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0036034F">
        <w:t>)</w:t>
      </w:r>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r w:rsidR="0036034F">
        <w:rPr>
          <w:lang w:val="en-GB"/>
        </w:rPr>
        <w:t>,</w:t>
      </w:r>
      <w:r w:rsidRPr="00F34FDD">
        <w:rPr>
          <w:lang w:val="en-GB"/>
        </w:rPr>
        <w:t xml:space="preserve"> </w:t>
      </w:r>
      <w:r w:rsidRPr="00F34FDD">
        <w:rPr>
          <w:lang w:val="en-GB"/>
        </w:rPr>
        <w:fldChar w:fldCharType="begin"/>
      </w:r>
      <w:r w:rsidR="00383A7E">
        <w:rPr>
          <w:lang w:val="en-GB"/>
        </w:rPr>
        <w:instrText xml:space="preserve"> ADDIN ZOTERO_ITEM CSL_CITATION {"citationID":"D9VVrnSb","properties":{"formattedCitation":"(Duan and Zhang, 2006)","plainCitation":"(Duan and Zhang, 2006)","dontUpdate":true,"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xml:space="preserve">). Shaded area </w:t>
      </w:r>
      <w:proofErr w:type="gramStart"/>
      <w:r w:rsidRPr="00F34FDD">
        <w:rPr>
          <w:lang w:val="en-GB"/>
        </w:rPr>
        <w:t>indicate</w:t>
      </w:r>
      <w:proofErr w:type="gramEnd"/>
      <w:r w:rsidRPr="00F34FDD">
        <w:rPr>
          <w:lang w:val="en-GB"/>
        </w:rPr>
        <w:t xml:space="preserve"> pressures and depth relevant to Kīlauea pre-eruptive magma storage.</w:t>
      </w:r>
    </w:p>
    <w:p w14:paraId="0A735F4D" w14:textId="77777777" w:rsidR="0066289C" w:rsidRDefault="0066289C" w:rsidP="0066289C">
      <w:pPr>
        <w:rPr>
          <w:lang w:val="en-GB"/>
        </w:rPr>
      </w:pPr>
      <w:r>
        <w:rPr>
          <w:lang w:val="en-GB"/>
        </w:rPr>
        <w:br w:type="page"/>
      </w:r>
    </w:p>
    <w:p w14:paraId="071BCFF6" w14:textId="77777777" w:rsidR="0066289C" w:rsidRPr="00F34FDD" w:rsidRDefault="0066289C" w:rsidP="0066289C">
      <w:pPr>
        <w:pStyle w:val="SMText"/>
        <w:ind w:firstLine="0"/>
        <w:jc w:val="both"/>
        <w:rPr>
          <w:lang w:val="en-GB"/>
        </w:rPr>
      </w:pPr>
      <w:r w:rsidRPr="00F34FDD">
        <w:rPr>
          <w:noProof/>
        </w:rPr>
        <w:lastRenderedPageBreak/>
        <w:drawing>
          <wp:inline distT="0" distB="0" distL="0" distR="0" wp14:anchorId="79F2B249" wp14:editId="6EAEA3B6">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6"/>
                    <a:stretch>
                      <a:fillRect/>
                    </a:stretch>
                  </pic:blipFill>
                  <pic:spPr>
                    <a:xfrm>
                      <a:off x="0" y="0"/>
                      <a:ext cx="5486400" cy="4568190"/>
                    </a:xfrm>
                    <a:prstGeom prst="rect">
                      <a:avLst/>
                    </a:prstGeom>
                  </pic:spPr>
                </pic:pic>
              </a:graphicData>
            </a:graphic>
          </wp:inline>
        </w:drawing>
      </w:r>
    </w:p>
    <w:p w14:paraId="5105D2AE" w14:textId="287CA63B"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383A7E">
        <w:rPr>
          <w:lang w:val="en-GB"/>
        </w:rPr>
        <w:instrText xml:space="preserve"> ADDIN ZOTERO_ITEM CSL_CITATION {"citationID":"12zocWzV","properties":{"formattedCitation":"(Duan and Zhang, 2006)","plainCitation":"(Duan and Zhang, 2006)","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w:t>
      </w:r>
      <w:r w:rsidR="0036034F">
        <w:t>;</w:t>
      </w:r>
      <w:r w:rsidRPr="00F34FDD">
        <w:t xml:space="preserve"> 1240 ˚C is the rounded mean and median of all measured temperatures in our final dataset. (b) Depth and </w:t>
      </w:r>
      <w:r w:rsidR="0036034F">
        <w:t>p</w:t>
      </w:r>
      <w:r w:rsidR="0036034F" w:rsidRPr="00F34FDD">
        <w:t xml:space="preserve">ressure </w:t>
      </w:r>
      <w:r w:rsidRPr="00F34FDD">
        <w:t>differences induced by uncertainty in temperature. Blue curves show the % difference in pressure (or depth) and maroon curves show the absolute difference in depth in km. (c) Close</w:t>
      </w:r>
      <w:r w:rsidR="0036034F">
        <w:t>-</w:t>
      </w:r>
      <w:r w:rsidRPr="00F34FDD">
        <w:t xml:space="preserv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rsidR="00383A7E">
        <w:instrText xml:space="preserve"> ADDIN ZOTERO_ITEM CSL_CITATION {"citationID":"0B61omrN","properties":{"formattedCitation":"(DeVitre and Wieser, 2024; Lerner {\\i{}et al.}, 2024)","plainCitation":"(DeVitre and Wieser, 2024; Lerner et al.,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JPM2WYgO/R2siMbQ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3A7E">
        <w:rPr>
          <w:rFonts w:ascii="Cambria Math" w:hAnsi="Cambria Math" w:cs="Cambria Math"/>
        </w:rPr>
        <w:instrText>∼</w:instrText>
      </w:r>
      <w:r w:rsidR="00383A7E">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3A7E">
        <w:rPr>
          <w:rFonts w:ascii="Cambria Math" w:hAnsi="Cambria Math" w:cs="Cambria Math"/>
        </w:rPr>
        <w:instrText>∼</w:instrText>
      </w:r>
      <w:r w:rsidR="00383A7E">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r w:rsidR="0036034F">
        <w:t>M</w:t>
      </w:r>
      <w:r w:rsidRPr="00F34FDD">
        <w:t xml:space="preserve"> and SC reservoirs with error bars representing 1σ uncertainty from Monte Carlo simulations using a temperature uncertainty of ±150 K. (d) Close</w:t>
      </w:r>
      <w:r w:rsidR="0036034F">
        <w:t>-</w:t>
      </w:r>
      <w:r w:rsidRPr="00F34FDD">
        <w:t>up of panel b, showing depth and pressure differences induced by uncertainty in temperature for PT conditions relevant to Kīlauea volcano. Blue curves show the % difference in pressure (or depth) and maroon curves show the absolute difference in depth in km.</w:t>
      </w:r>
    </w:p>
    <w:p w14:paraId="67702D88" w14:textId="77777777" w:rsidR="0066289C" w:rsidRDefault="0066289C" w:rsidP="0066289C">
      <w:r>
        <w:br w:type="page"/>
      </w:r>
    </w:p>
    <w:p w14:paraId="558FAFD1" w14:textId="5101E186" w:rsidR="0066289C" w:rsidRPr="00F34FDD" w:rsidRDefault="00FE3982" w:rsidP="0066289C">
      <w:pPr>
        <w:pStyle w:val="SMText"/>
        <w:ind w:firstLine="0"/>
        <w:jc w:val="both"/>
        <w:rPr>
          <w:lang w:val="en-GB"/>
        </w:rPr>
      </w:pPr>
      <w:r w:rsidRPr="00FE3982">
        <w:rPr>
          <w:noProof/>
          <w:lang w:val="en-GB"/>
        </w:rPr>
        <w:lastRenderedPageBreak/>
        <w:drawing>
          <wp:inline distT="0" distB="0" distL="0" distR="0" wp14:anchorId="51CCEDCD" wp14:editId="516B5630">
            <wp:extent cx="5486400" cy="4568190"/>
            <wp:effectExtent l="0" t="0" r="0" b="3810"/>
            <wp:docPr id="1672718404"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18404" name="Picture 1" descr="A group of graphs with number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0458D6F8" w14:textId="524F711E" w:rsidR="0066289C" w:rsidRDefault="0066289C" w:rsidP="005A71E4">
      <w:pPr>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r w:rsidR="00FE3982" w:rsidRPr="00F34FDD">
        <w:rPr>
          <w:lang w:val="en-GB"/>
        </w:rPr>
        <w:fldChar w:fldCharType="begin"/>
      </w:r>
      <w:r w:rsidR="00383A7E">
        <w:rPr>
          <w:lang w:val="en-GB"/>
        </w:rPr>
        <w:instrText xml:space="preserve"> ADDIN ZOTERO_ITEM CSL_CITATION {"citationID":"XWQktZ0Z","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r w:rsidRPr="00F34FDD">
        <w:rPr>
          <w:lang w:val="en-GB"/>
        </w:rPr>
        <w:t xml:space="preserve">pure </w:t>
      </w:r>
      <w:r w:rsidRPr="00F34FDD">
        <w:t>CO</w:t>
      </w:r>
      <w:r w:rsidRPr="00F34FDD">
        <w:rPr>
          <w:vertAlign w:val="subscript"/>
        </w:rPr>
        <w:t>2</w:t>
      </w:r>
      <w:r w:rsidRPr="00F34FDD">
        <w:rPr>
          <w:lang w:val="en-GB"/>
        </w:rPr>
        <w:t xml:space="preserve"> equation of state</w:t>
      </w:r>
      <w:r w:rsidR="00FE3982">
        <w:rPr>
          <w:lang w:val="en-GB"/>
        </w:rPr>
        <w:t>.</w:t>
      </w:r>
      <w:r w:rsidRPr="00F34FDD">
        <w:rPr>
          <w:lang w:val="en-GB"/>
        </w:rPr>
        <w:t xml:space="preserve"> </w:t>
      </w:r>
    </w:p>
    <w:p w14:paraId="5F3BAD1A" w14:textId="77777777" w:rsidR="0066289C" w:rsidRDefault="0066289C" w:rsidP="0066289C">
      <w:pPr>
        <w:rPr>
          <w:lang w:val="en-GB"/>
        </w:rPr>
      </w:pPr>
      <w:r>
        <w:rPr>
          <w:lang w:val="en-GB"/>
        </w:rPr>
        <w:br w:type="page"/>
      </w:r>
    </w:p>
    <w:p w14:paraId="0F6CA374"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500AB4F" wp14:editId="55B8BD1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8"/>
                    <a:stretch>
                      <a:fillRect/>
                    </a:stretch>
                  </pic:blipFill>
                  <pic:spPr>
                    <a:xfrm>
                      <a:off x="0" y="0"/>
                      <a:ext cx="5486400" cy="4568190"/>
                    </a:xfrm>
                    <a:prstGeom prst="rect">
                      <a:avLst/>
                    </a:prstGeom>
                  </pic:spPr>
                </pic:pic>
              </a:graphicData>
            </a:graphic>
          </wp:inline>
        </w:drawing>
      </w:r>
    </w:p>
    <w:p w14:paraId="55C746EC" w14:textId="7DE7608F"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r w:rsidR="00FE3982" w:rsidRPr="00F34FDD">
        <w:rPr>
          <w:lang w:val="en-GB"/>
        </w:rPr>
        <w:fldChar w:fldCharType="begin"/>
      </w:r>
      <w:r w:rsidR="00383A7E">
        <w:rPr>
          <w:lang w:val="en-GB"/>
        </w:rPr>
        <w:instrText xml:space="preserve"> ADDIN ZOTERO_ITEM CSL_CITATION {"citationID":"VODZUUI7","properties":{"formattedCitation":"(Sterner and Pitzer, 1994)","plainCitation":"(Sterner and Pitzer, 1994)","dontUpdate":true,"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r w:rsidRPr="00F34FDD">
        <w:rPr>
          <w:lang w:val="en-GB"/>
        </w:rPr>
        <w:t xml:space="preserve"> pure </w:t>
      </w:r>
      <w:r w:rsidRPr="00F34FDD">
        <w:t>CO</w:t>
      </w:r>
      <w:r w:rsidRPr="00F34FDD">
        <w:rPr>
          <w:vertAlign w:val="subscript"/>
        </w:rPr>
        <w:t>2</w:t>
      </w:r>
      <w:r w:rsidRPr="00F34FDD">
        <w:rPr>
          <w:lang w:val="en-GB"/>
        </w:rPr>
        <w:t xml:space="preserve"> equation of state.</w:t>
      </w:r>
    </w:p>
    <w:p w14:paraId="58F8A4E6" w14:textId="77777777" w:rsidR="0066289C" w:rsidRDefault="0066289C" w:rsidP="0066289C">
      <w:pPr>
        <w:rPr>
          <w:lang w:val="en-GB"/>
        </w:rPr>
      </w:pPr>
      <w:r>
        <w:rPr>
          <w:lang w:val="en-GB"/>
        </w:rPr>
        <w:br w:type="page"/>
      </w:r>
    </w:p>
    <w:p w14:paraId="55DAEB3D" w14:textId="77777777" w:rsidR="0066289C" w:rsidRPr="00355362" w:rsidRDefault="0066289C" w:rsidP="0066289C">
      <w:pPr>
        <w:pStyle w:val="SMSubheading"/>
        <w:jc w:val="both"/>
      </w:pPr>
      <w:r>
        <w:lastRenderedPageBreak/>
        <w:t xml:space="preserve">Text S10.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74B296A5"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4" w:name="_Hlk161435195"/>
      <w:r w:rsidRPr="00F34FDD">
        <w:t xml:space="preserve">/), </w:t>
      </w:r>
      <w:r w:rsidRPr="00F34FDD">
        <w:fldChar w:fldCharType="begin"/>
      </w:r>
      <w:r w:rsidR="00383A7E">
        <w:instrText xml:space="preserve"> ADDIN ZOTERO_ITEM CSL_CITATION {"citationID":"NjbplOuf","properties":{"formattedCitation":"(Rasmussen {\\i{}et al.}, 2022)","plainCitation":"(Rasmussen et al., 2022)","dontUpdate":true,"noteIndex":0},"citationItems":[{"id":"JPM2WYgO/wXZIi0gy","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xml:space="preserve"> </w:t>
      </w:r>
      <w:r w:rsidR="00FE3982">
        <w:t>(</w:t>
      </w:r>
      <w:r w:rsidRPr="0066289C">
        <w:t>2022)</w:t>
      </w:r>
      <w:r w:rsidRPr="00F34FDD">
        <w:fldChar w:fldCharType="end"/>
      </w:r>
      <w:r w:rsidRPr="00F34FDD">
        <w:t xml:space="preserve">, </w:t>
      </w:r>
      <w:r w:rsidRPr="00F34FDD">
        <w:fldChar w:fldCharType="begin"/>
      </w:r>
      <w:r w:rsidR="00383A7E">
        <w:instrText xml:space="preserve"> ADDIN ZOTERO_ITEM CSL_CITATION {"citationID":"DSljhArz","properties":{"formattedCitation":"(DeVitre {\\i{}et al.}, 2023)","plainCitation":"(DeVitre et al., 2023)","dontUpdate":true,"noteIndex":0},"citationItems":[{"id":"JPM2WYgO/sT3mJBXA","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66289C">
        <w:rPr>
          <w:lang w:val="fr-CH"/>
        </w:rPr>
        <w:t xml:space="preserve">DeVitre </w:t>
      </w:r>
      <w:r w:rsidRPr="0066289C">
        <w:rPr>
          <w:i/>
          <w:iCs/>
          <w:lang w:val="fr-CH"/>
        </w:rPr>
        <w:t>et al.</w:t>
      </w:r>
      <w:r w:rsidRPr="0066289C">
        <w:rPr>
          <w:lang w:val="fr-CH"/>
        </w:rPr>
        <w:t xml:space="preserve"> </w:t>
      </w:r>
      <w:r w:rsidR="00FE3982">
        <w:rPr>
          <w:lang w:val="fr-CH"/>
        </w:rPr>
        <w:t>(</w:t>
      </w:r>
      <w:r w:rsidRPr="0066289C">
        <w:rPr>
          <w:lang w:val="fr-CH"/>
        </w:rPr>
        <w:t>2023)</w:t>
      </w:r>
      <w:r w:rsidRPr="00F34FDD">
        <w:fldChar w:fldCharType="end"/>
      </w:r>
      <w:r w:rsidRPr="00217AC2">
        <w:rPr>
          <w:lang w:val="fr-CH"/>
        </w:rPr>
        <w:t xml:space="preserve"> and </w:t>
      </w:r>
      <w:r w:rsidRPr="00F34FDD">
        <w:fldChar w:fldCharType="begin"/>
      </w:r>
      <w:r w:rsidR="00383A7E">
        <w:rPr>
          <w:lang w:val="fr-CH"/>
        </w:rPr>
        <w:instrText xml:space="preserve"> ADDIN ZOTERO_ITEM CSL_CITATION {"citationID":"iDooGLYh","properties":{"formattedCitation":"(Wieser {\\i{}et al.}, 2023c)","plainCitation":"(Wieser et al., 2023c)","dontUpdate":true,"noteIndex":0},"citationItems":[{"id":"JPM2WYgO/czlBykLo","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5A71E4">
        <w:t xml:space="preserve">Wieser </w:t>
      </w:r>
      <w:r w:rsidRPr="005A71E4">
        <w:rPr>
          <w:i/>
          <w:iCs/>
        </w:rPr>
        <w:t>et al.</w:t>
      </w:r>
      <w:r w:rsidRPr="005A71E4">
        <w:t xml:space="preserve"> </w:t>
      </w:r>
      <w:r w:rsidR="00FE3982" w:rsidRPr="005A71E4">
        <w:t>(</w:t>
      </w:r>
      <w:r w:rsidRPr="005A71E4">
        <w:t>2023c</w:t>
      </w:r>
      <w:r w:rsidRPr="00F34FDD">
        <w:fldChar w:fldCharType="end"/>
      </w:r>
      <w:r w:rsidRPr="005A71E4">
        <w:t xml:space="preserve">) as well as other MI datasets from the literature </w:t>
      </w:r>
      <w:r w:rsidRPr="00F34FDD">
        <w:fldChar w:fldCharType="begin"/>
      </w:r>
      <w:r w:rsidR="00383A7E">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JPM2WYgO/cxuwdmOU","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JPM2WYgO/UYifD5iV","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JPM2WYgO/mC0cXeoo","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JPM2WYgO/wDw8NtSr","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383A7E">
        <w:rPr>
          <w:rFonts w:ascii="Cambria Math" w:hAnsi="Cambria Math" w:cs="Cambria Math"/>
        </w:rPr>
        <w:instrText>∼</w:instrText>
      </w:r>
      <w:r w:rsidR="00383A7E">
        <w:instrText>0.6 mg) olivine  crystals have a particularly wide range in composition (basalt to andesite; 0.52–1.22 wt%  K2O) and a wide range in volatile saturation pressures (</w:instrText>
      </w:r>
      <w:r w:rsidR="00383A7E">
        <w:rPr>
          <w:rFonts w:ascii="Cambria Math" w:hAnsi="Cambria Math" w:cs="Cambria Math"/>
        </w:rPr>
        <w:instrText>∼</w:instrText>
      </w:r>
      <w:r w:rsidR="00383A7E">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JPM2WYgO/qqATpeM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383A7E">
        <w:rPr>
          <w:rFonts w:ascii="Cambria Math" w:hAnsi="Cambria Math" w:cs="Cambria Math"/>
        </w:rPr>
        <w:instrText>∼</w:instrText>
      </w:r>
      <w:r w:rsidR="00383A7E">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JPM2WYgO/xtG5htv3","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JPM2WYgO/2PBpLRVw","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383A7E">
        <w:rPr>
          <w:rFonts w:ascii="Cambria Math" w:hAnsi="Cambria Math" w:cs="Cambria Math"/>
        </w:rPr>
        <w:instrText>∼</w:instrText>
      </w:r>
      <w:r w:rsidR="00383A7E">
        <w:instrText xml:space="preserve">2000 yr BP eruption of Xitle volcano in the central Trans-Mexican Volcanic Belt. The Xitle eruption was dominantly effusive, with fluid lava flows accounting for </w:instrText>
      </w:r>
      <w:r w:rsidR="00383A7E">
        <w:rPr>
          <w:rFonts w:ascii="Cambria Math" w:hAnsi="Cambria Math" w:cs="Cambria Math"/>
        </w:rPr>
        <w:instrText>∼</w:instrText>
      </w:r>
      <w:r w:rsidR="00383A7E">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383A7E">
        <w:rPr>
          <w:rFonts w:ascii="Cambria Math" w:hAnsi="Cambria Math" w:cs="Cambria Math"/>
        </w:rPr>
        <w:instrText>∼</w:instrText>
      </w:r>
      <w:r w:rsidR="00383A7E">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383A7E">
        <w:rPr>
          <w:rFonts w:ascii="Cambria Math" w:hAnsi="Cambria Math" w:cs="Cambria Math"/>
        </w:rPr>
        <w:instrText>∼</w:instrText>
      </w:r>
      <w:r w:rsidR="00383A7E">
        <w:instrText xml:space="preserve">2000 year BP Xitle volcano in central Mexico","title-short":"Magma degassing and basaltic eruption styles","volume":"120","author":[{"family":"Cervantes","given":"Pablo"},{"family":"Wallace","given":"Paul"}],"issued":{"date-parts":[["2003",2,1]]}}},{"id":"JPM2WYgO/gCBgC6as","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383A7E">
        <w:rPr>
          <w:rFonts w:ascii="Cambria Math" w:hAnsi="Cambria Math" w:cs="Cambria Math"/>
        </w:rPr>
        <w:instrText>∼</w:instrText>
      </w:r>
      <w:r w:rsidR="00383A7E">
        <w:instrText xml:space="preserve"> 1–4 wt.% H2O, 50–300 ppm CO2, and &gt;3000 ppm S and Cl. The MI with the highest water concentrations are the most mafic, and the dataset as a whole records a history of degassing coupled with fractionation and ascent from </w:instrText>
      </w:r>
      <w:r w:rsidR="00383A7E">
        <w:rPr>
          <w:rFonts w:ascii="Cambria Math" w:hAnsi="Cambria Math" w:cs="Cambria Math"/>
        </w:rPr>
        <w:instrText>∼</w:instrText>
      </w:r>
      <w:r w:rsidR="00383A7E">
        <w:instrText> 2 kbar to 0.2 kbar. Arenal MI form two groups based on their Al, CO2 and S contents. The ET3 high-Al MI were trapped at the highest pressure, are closest to equilibrium with their host olivines (</w:instrText>
      </w:r>
      <w:r w:rsidR="00383A7E">
        <w:rPr>
          <w:rFonts w:ascii="Cambria Math" w:hAnsi="Cambria Math" w:cs="Cambria Math"/>
        </w:rPr>
        <w:instrText>∼</w:instrText>
      </w:r>
      <w:r w:rsidR="00383A7E">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383A7E">
        <w:rPr>
          <w:rFonts w:ascii="Cambria Math" w:hAnsi="Cambria Math" w:cs="Cambria Math"/>
        </w:rPr>
        <w:instrText>∼</w:instrText>
      </w:r>
      <w:r w:rsidR="00383A7E">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JPM2WYgO/7KC4toLG","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JPM2WYgO/gbwHMRTZ","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383A7E">
        <w:rPr>
          <w:rFonts w:ascii="Cambria Math" w:hAnsi="Cambria Math" w:cs="Cambria Math"/>
        </w:rPr>
        <w:instrText>∼</w:instrText>
      </w:r>
      <w:r w:rsidR="00383A7E">
        <w:instrText>39%) and intrusives (</w:instrText>
      </w:r>
      <w:r w:rsidR="00383A7E">
        <w:rPr>
          <w:rFonts w:ascii="Cambria Math" w:hAnsi="Cambria Math" w:cs="Cambria Math"/>
        </w:rPr>
        <w:instrText>∼</w:instrText>
      </w:r>
      <w:r w:rsidR="00383A7E">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JPM2WYgO/BDmMlbKB","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383A7E">
        <w:rPr>
          <w:rFonts w:ascii="Cambria Math" w:hAnsi="Cambria Math" w:cs="Cambria Math"/>
        </w:rPr>
        <w:instrText>∼</w:instrText>
      </w:r>
      <w:r w:rsidR="00383A7E">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JPM2WYgO/DQIMQGwE","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JPM2WYgO/DkyPhIEW","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JPM2WYgO/nHQJ2KB6","uris":["http://zotero.org/users/9451925/items/PF3QE23Y"],"itemData":{"id":2170,"type":"article-journal","abstract":"The subduction-related Michoacán–Guanajuato Volcanic Field (MGVF) in central Mexico contains </w:instrText>
      </w:r>
      <w:r w:rsidR="00383A7E">
        <w:rPr>
          <w:rFonts w:ascii="Cambria Math" w:hAnsi="Cambria Math" w:cs="Cambria Math"/>
        </w:rPr>
        <w:instrText>∼</w:instrText>
      </w:r>
      <w:r w:rsidR="00383A7E">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383A7E">
        <w:rPr>
          <w:rFonts w:ascii="Cambria Math" w:hAnsi="Cambria Math" w:cs="Cambria Math"/>
        </w:rPr>
        <w:instrText>∼</w:instrText>
      </w:r>
      <w:r w:rsidR="00383A7E">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383A7E">
        <w:rPr>
          <w:rFonts w:ascii="Cambria Math" w:hAnsi="Cambria Math" w:cs="Cambria Math"/>
        </w:rPr>
        <w:instrText>∼</w:instrText>
      </w:r>
      <w:r w:rsidR="00383A7E">
        <w:instrText>150 km) behind the front. Chlorine and S concentrations are strongly correlated with melt H2O and are also high across most of the arc (700–1350 ppm Cl, 1500–2000 ppm S). The alkali basalt, located far behind the front (</w:instrText>
      </w:r>
      <w:r w:rsidR="00383A7E">
        <w:rPr>
          <w:rFonts w:ascii="Cambria Math" w:hAnsi="Cambria Math" w:cs="Cambria Math"/>
        </w:rPr>
        <w:instrText>∼</w:instrText>
      </w:r>
      <w:r w:rsidR="00383A7E">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383A7E">
        <w:rPr>
          <w:rFonts w:ascii="Cambria Math" w:hAnsi="Cambria Math" w:cs="Cambria Math"/>
        </w:rPr>
        <w:instrText>∼</w:instrText>
      </w:r>
      <w:r w:rsidR="00383A7E">
        <w:instrText xml:space="preserve">50 km behind the volcanic front can be explained by mantle hydration related to a shallower slab geometry that existed at </w:instrText>
      </w:r>
      <w:r w:rsidR="00383A7E">
        <w:rPr>
          <w:rFonts w:ascii="Cambria Math" w:hAnsi="Cambria Math" w:cs="Cambria Math"/>
        </w:rPr>
        <w:instrText>∼</w:instrText>
      </w:r>
      <w:r w:rsidR="00383A7E">
        <w:instrText xml:space="preserve">3 Ma. Rollback of the slab over the last </w:instrText>
      </w:r>
      <w:r w:rsidR="00383A7E">
        <w:rPr>
          <w:rFonts w:ascii="Cambria Math" w:hAnsi="Cambria Math" w:cs="Cambria Math"/>
        </w:rPr>
        <w:instrText>∼</w:instrText>
      </w:r>
      <w:r w:rsidR="00383A7E">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JPM2WYgO/azbrd6Gu","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JPM2WYgO/VhCqes03","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JPM2WYgO/rjRv4O0h","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JPM2WYgO/Jz64IBAI","uris":["http://zotero.org/users/9451925/items/SGYL6XM9"],"itemData":{"id":2204,"type":"book","ISBN":"1-109-04331-7","publisher":"ProQuest","title":"Water in Aleutian Magmas: its origins in the subduction zone and its effects on magma evolution","author":[{"family":"Zimmer","given":"Mindy M."}],"issued":{"date-parts":[["2009"]]}}},{"id":"JPM2WYgO/8NARfvUc","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383A7E">
        <w:rPr>
          <w:rFonts w:ascii="Cambria Math" w:hAnsi="Cambria Math" w:cs="Cambria Math"/>
        </w:rPr>
        <w:instrText>∼</w:instrText>
      </w:r>
      <w:r w:rsidR="00383A7E">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383A7E">
        <w:rPr>
          <w:rFonts w:ascii="Cambria Math" w:hAnsi="Cambria Math" w:cs="Cambria Math"/>
        </w:rPr>
        <w:instrText>∼</w:instrText>
      </w:r>
      <w:r w:rsidR="00383A7E">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JPM2WYgO/HPedoVcW","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JPM2WYgO/IwdvQSyJ","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383A7E">
        <w:rPr>
          <w:rFonts w:ascii="Cambria Math" w:hAnsi="Cambria Math" w:cs="Cambria Math"/>
        </w:rPr>
        <w:instrText>∼</w:instrText>
      </w:r>
      <w:r w:rsidR="00383A7E">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383A7E">
        <w:rPr>
          <w:rFonts w:ascii="Cambria Math" w:hAnsi="Cambria Math" w:cs="Cambria Math"/>
        </w:rPr>
        <w:instrText>∼</w:instrText>
      </w:r>
      <w:r w:rsidR="00383A7E">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JPM2WYgO/j8mqROKw","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JPM2WYgO/Ga15bslU","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JPM2WYgO/tBrpgoB7","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383A7E">
        <w:rPr>
          <w:rFonts w:ascii="Cambria Math" w:hAnsi="Cambria Math" w:cs="Cambria Math"/>
        </w:rPr>
        <w:instrText>∼</w:instrText>
      </w:r>
      <w:r w:rsidR="00383A7E">
        <w:instrText xml:space="preserve">4km) and </w:instrText>
      </w:r>
      <w:r w:rsidR="00383A7E">
        <w:rPr>
          <w:rFonts w:ascii="Cambria Math" w:hAnsi="Cambria Math" w:cs="Cambria Math"/>
        </w:rPr>
        <w:instrText>∼</w:instrText>
      </w:r>
      <w:r w:rsidR="00383A7E">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383A7E">
        <w:rPr>
          <w:rFonts w:ascii="Cambria Math" w:hAnsi="Cambria Math" w:cs="Cambria Math"/>
        </w:rPr>
        <w:instrText>∼</w:instrText>
      </w:r>
      <w:r w:rsidR="00383A7E">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JPM2WYgO/V6YXuqhH","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383A7E">
        <w:rPr>
          <w:rFonts w:ascii="Cambria Math" w:hAnsi="Cambria Math" w:cs="Cambria Math"/>
        </w:rPr>
        <w:instrText>∼</w:instrText>
      </w:r>
      <w:r w:rsidR="00383A7E">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383A7E">
        <w:rPr>
          <w:rFonts w:ascii="Cambria Math" w:hAnsi="Cambria Math" w:cs="Cambria Math"/>
        </w:rPr>
        <w:instrText>∼</w:instrText>
      </w:r>
      <w:r w:rsidR="00383A7E">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383A7E">
        <w:rPr>
          <w:rFonts w:ascii="Cambria Math" w:hAnsi="Cambria Math" w:cs="Cambria Math"/>
        </w:rPr>
        <w:instrText>∼</w:instrText>
      </w:r>
      <w:r w:rsidR="00383A7E">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JPM2WYgO/C5KeVxQr","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JPM2WYgO/fzXawPr8","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383A7E">
        <w:rPr>
          <w:rFonts w:ascii="Cambria Math" w:hAnsi="Cambria Math" w:cs="Cambria Math"/>
        </w:rPr>
        <w:instrText>∼</w:instrText>
      </w:r>
      <w:r w:rsidR="00383A7E">
        <w:instrText xml:space="preserve">1 Mt; 2006 = </w:instrText>
      </w:r>
      <w:r w:rsidR="00383A7E">
        <w:rPr>
          <w:rFonts w:ascii="Cambria Math" w:hAnsi="Cambria Math" w:cs="Cambria Math"/>
        </w:rPr>
        <w:instrText>∼</w:instrText>
      </w:r>
      <w:r w:rsidR="00383A7E">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JPM2WYgO/rkwwYzL0","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JPM2WYgO/8x6csmfF","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JPM2WYgO/7aKIgaTC","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JPM2WYgO/l5YnSJlM","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383A7E">
        <w:rPr>
          <w:rFonts w:ascii="Cambria Math" w:hAnsi="Cambria Math" w:cs="Cambria Math"/>
        </w:rPr>
        <w:instrText>∼</w:instrText>
      </w:r>
      <w:r w:rsidR="00383A7E">
        <w:instrText xml:space="preserve">1,500 ppm), they have low H2O concentration (max 1.5 wt.%, compared to </w:instrText>
      </w:r>
      <w:r w:rsidR="00383A7E">
        <w:rPr>
          <w:rFonts w:ascii="Cambria Math" w:hAnsi="Cambria Math" w:cs="Cambria Math"/>
        </w:rPr>
        <w:instrText>∼</w:instrText>
      </w:r>
      <w:r w:rsidR="00383A7E">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383A7E">
        <w:rPr>
          <w:rFonts w:ascii="Cambria Math" w:hAnsi="Cambria Math" w:cs="Cambria Math"/>
        </w:rPr>
        <w:instrText>∼</w:instrText>
      </w:r>
      <w:r w:rsidR="00383A7E">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JPM2WYgO/3vQtm1Wj","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JPM2WYgO/pnowbfsD","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JPM2WYgO/qYqmAJBk","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JPM2WYgO/PMNL3nkl","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JPM2WYgO/JgLJCZxr","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JPM2WYgO/tfLH78RJ","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383A7E">
        <w:rPr>
          <w:rFonts w:ascii="Cambria Math" w:hAnsi="Cambria Math" w:cs="Cambria Math"/>
        </w:rPr>
        <w:instrText>∼</w:instrText>
      </w:r>
      <w:r w:rsidR="00383A7E">
        <w:instrText xml:space="preserve">25 years of effusive carbonatite eruption. The melt inclusions and matrix glasses span a wide range of silica-undersaturated compositions, from </w:instrText>
      </w:r>
      <w:r w:rsidR="00383A7E">
        <w:rPr>
          <w:rFonts w:ascii="Cambria Math" w:hAnsi="Cambria Math" w:cs="Cambria Math"/>
        </w:rPr>
        <w:instrText>∼</w:instrText>
      </w:r>
      <w:r w:rsidR="00383A7E">
        <w:instrText>46wt% SiO2 and (Na+K)/Al</w:instrText>
      </w:r>
      <w:r w:rsidR="00383A7E">
        <w:rPr>
          <w:rFonts w:ascii="Cambria Math" w:hAnsi="Cambria Math" w:cs="Cambria Math"/>
        </w:rPr>
        <w:instrText>∼</w:instrText>
      </w:r>
      <w:r w:rsidR="00383A7E">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JPM2WYgO/vEzGTxOU","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JPM2WYgO/kXyGbHbt","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383A7E">
        <w:rPr>
          <w:rFonts w:ascii="Cambria Math" w:hAnsi="Cambria Math" w:cs="Cambria Math"/>
        </w:rPr>
        <w:instrText>∼</w:instrText>
      </w:r>
      <w:r w:rsidR="00383A7E">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JPM2WYgO/0u1s8xGM","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JPM2WYgO/Nc37LPrG","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JPM2WYgO/CyP19stX","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383A7E">
        <w:rPr>
          <w:rFonts w:ascii="Cambria Math" w:hAnsi="Cambria Math" w:cs="Cambria Math"/>
        </w:rPr>
        <w:instrText>∼</w:instrText>
      </w:r>
      <w:r w:rsidR="00383A7E">
        <w:instrText xml:space="preserve">4.0 wt% H2O and </w:instrText>
      </w:r>
      <w:r w:rsidR="00383A7E">
        <w:rPr>
          <w:rFonts w:ascii="Cambria Math" w:hAnsi="Cambria Math" w:cs="Cambria Math"/>
        </w:rPr>
        <w:instrText>∼</w:instrText>
      </w:r>
      <w:r w:rsidR="00383A7E">
        <w:instrText>1,800 ppm S) basaltic andesite containing olivine phenocrysts and a degassed (</w:instrText>
      </w:r>
      <w:r w:rsidR="00383A7E">
        <w:rPr>
          <w:rFonts w:ascii="Cambria Math" w:hAnsi="Cambria Math" w:cs="Cambria Math"/>
        </w:rPr>
        <w:instrText>∼</w:instrText>
      </w:r>
      <w:r w:rsidR="00383A7E">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JPM2WYgO/LPx5rtIh","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JPM2WYgO/nHMtt48u","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JPM2WYgO/G7R2cJfa","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383A7E">
        <w:rPr>
          <w:rFonts w:ascii="Cambria Math" w:hAnsi="Cambria Math" w:cs="Cambria Math"/>
        </w:rPr>
        <w:instrText>∼</w:instrText>
      </w:r>
      <w:r w:rsidR="00383A7E">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JPM2WYgO/FOySENrm","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JPM2WYgO/8jRISrhz","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JPM2WYgO/ZKjIr5dz","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JPM2WYgO/826awNLa","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JPM2WYgO/2kMRKGMs","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JPM2WYgO/wbIRPIGR","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JPM2WYgO/q7wgb39K","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JPM2WYgO/GqH64RnR","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383A7E">
        <w:rPr>
          <w:rFonts w:ascii="Cambria Math" w:hAnsi="Cambria Math" w:cs="Cambria Math"/>
        </w:rPr>
        <w:instrText>∼</w:instrText>
      </w:r>
      <w:r w:rsidR="00383A7E">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383A7E">
        <w:rPr>
          <w:rFonts w:ascii="Cambria Math" w:hAnsi="Cambria Math" w:cs="Cambria Math"/>
        </w:rPr>
        <w:instrText>∼</w:instrText>
      </w:r>
      <w:r w:rsidR="00383A7E">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383A7E">
        <w:rPr>
          <w:rFonts w:ascii="Cambria Math" w:hAnsi="Cambria Math" w:cs="Cambria Math"/>
        </w:rPr>
        <w:instrText>∼</w:instrText>
      </w:r>
      <w:r w:rsidR="00383A7E">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JPM2WYgO/dxYCa5mu","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JPM2WYgO/EkRqP9NJ","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JPM2WYgO/ad4OBbtK","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383A7E">
        <w:rPr>
          <w:rFonts w:ascii="Cambria Math" w:hAnsi="Cambria Math" w:cs="Cambria Math"/>
        </w:rPr>
        <w:instrText>∼</w:instrText>
      </w:r>
      <w:r w:rsidR="00383A7E">
        <w:instrText xml:space="preserve">10 km; the only exceptions are basaltic melts from a single interplinian eruption, which were volatile-undersaturated up to K2O contents of </w:instrText>
      </w:r>
      <w:r w:rsidR="00383A7E">
        <w:rPr>
          <w:rFonts w:ascii="Cambria Math" w:hAnsi="Cambria Math" w:cs="Cambria Math"/>
        </w:rPr>
        <w:instrText>∼</w:instrText>
      </w:r>
      <w:r w:rsidR="00383A7E">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383A7E">
        <w:rPr>
          <w:rFonts w:ascii="Cambria Math" w:hAnsi="Cambria Math" w:cs="Cambria Math"/>
        </w:rPr>
        <w:instrText>∼</w:instrText>
      </w:r>
      <w:r w:rsidR="00383A7E">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JPM2WYgO/VAwbhOJc","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383A7E">
        <w:rPr>
          <w:rFonts w:ascii="Cambria Math" w:hAnsi="Cambria Math" w:cs="Cambria Math"/>
        </w:rPr>
        <w:instrText>∼</w:instrText>
      </w:r>
      <w:r w:rsidR="00383A7E">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383A7E">
        <w:rPr>
          <w:rFonts w:ascii="Cambria Math" w:hAnsi="Cambria Math" w:cs="Cambria Math"/>
        </w:rPr>
        <w:instrText>∼</w:instrText>
      </w:r>
      <w:r w:rsidR="00383A7E">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JPM2WYgO/B1ZLoV5p","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JPM2WYgO/O7ZCjhY0","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JPM2WYgO/chZZv9w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JPM2WYgO/sa8aKo2R","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383A7E">
        <w:rPr>
          <w:rFonts w:ascii="Cambria Math" w:hAnsi="Cambria Math" w:cs="Cambria Math"/>
        </w:rPr>
        <w:instrText>∼</w:instrText>
      </w:r>
      <w:r w:rsidR="00383A7E">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JPM2WYgO/zcXru00d","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JPM2WYgO/OPi0D7NW","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JPM2WYgO/HX4rssv0","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JPM2WYgO/HsHmoUNQ","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JPM2WYgO/3ZSTowAU","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383A7E">
        <w:rPr>
          <w:rFonts w:ascii="Cambria Math" w:hAnsi="Cambria Math" w:cs="Cambria Math"/>
        </w:rPr>
        <w:instrText>∼</w:instrText>
      </w:r>
      <w:r w:rsidR="00383A7E">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JPM2WYgO/J7wbzSYc","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383A7E">
        <w:rPr>
          <w:rFonts w:ascii="Cambria Math" w:hAnsi="Cambria Math" w:cs="Cambria Math"/>
        </w:rPr>
        <w:instrText>∼</w:instrText>
      </w:r>
      <w:r w:rsidR="00383A7E">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383A7E">
        <w:rPr>
          <w:rFonts w:ascii="Cambria Math" w:hAnsi="Cambria Math" w:cs="Cambria Math"/>
        </w:rPr>
        <w:instrText>∼</w:instrText>
      </w:r>
      <w:r w:rsidR="00383A7E">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JPM2WYgO/flwtaCgH","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JPM2WYgO/4g6gbKmc","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JPM2WYgO/s2DJGJC7","uris":["http://zotero.org/users/9451925/items/SUBUXGEZ"],"itemData":{"id":1307,"type":"book","ISBN":"0-355-89062-3","publisher":"Arizona State University","title":"Highly explosive mafic volcanism: the role of volatiles","author":[{"family":"Allison","given":"Chelsea Maria"}],"issued":{"date-parts":[["2018"]]}}},{"id":"JPM2WYgO/FAE7hFP8","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JPM2WYgO/nf3pSr5f","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JPM2WYgO/u9CBvMOx","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JPM2WYgO/NebaR23B","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JPM2WYgO/ChMYUlwj","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JPM2WYgO/2sQYYeZd","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JPM2WYgO/SPoRfsEv","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JPM2WYgO/cLMyMjSe","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JPM2WYgO/gZTMFGKl","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JPM2WYgO/h8LAi2CA","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JPM2WYgO/HfI9YlXj","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JPM2WYgO/eVk2Kmyq","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383A7E">
        <w:rPr>
          <w:rFonts w:ascii="Cambria Math" w:hAnsi="Cambria Math" w:cs="Cambria Math"/>
        </w:rPr>
        <w:instrText>∼</w:instrText>
      </w:r>
      <w:r w:rsidR="00383A7E">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383A7E">
        <w:rPr>
          <w:rFonts w:ascii="Cambria Math" w:hAnsi="Cambria Math" w:cs="Cambria Math"/>
        </w:rPr>
        <w:instrText>∼</w:instrText>
      </w:r>
      <w:r w:rsidR="00383A7E">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JPM2WYgO/sT3mJBXA","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JPM2WYgO/lQT6sIAR","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6289C">
        <w:rPr>
          <w:lang w:val="fr-CH"/>
        </w:rPr>
        <w:t xml:space="preserve">(Harris and Anderson Jr, 1983; Anderson and Brown, 1993; Roggensack </w:t>
      </w:r>
      <w:r w:rsidRPr="0066289C">
        <w:rPr>
          <w:i/>
          <w:iCs/>
          <w:lang w:val="fr-CH"/>
        </w:rPr>
        <w:t>et al.</w:t>
      </w:r>
      <w:r w:rsidRPr="0066289C">
        <w:rPr>
          <w:lang w:val="fr-CH"/>
        </w:rPr>
        <w:t xml:space="preserve">, 1997; Roggensack, 2001a, 2001b; Saal </w:t>
      </w:r>
      <w:r w:rsidRPr="0066289C">
        <w:rPr>
          <w:i/>
          <w:iCs/>
          <w:lang w:val="fr-CH"/>
        </w:rPr>
        <w:t>et al.</w:t>
      </w:r>
      <w:r w:rsidRPr="0066289C">
        <w:rPr>
          <w:lang w:val="fr-CH"/>
        </w:rPr>
        <w:t xml:space="preserve">, 2002; Cervantes and Wallace, 2003; Wade </w:t>
      </w:r>
      <w:r w:rsidRPr="0066289C">
        <w:rPr>
          <w:i/>
          <w:iCs/>
          <w:lang w:val="fr-CH"/>
        </w:rPr>
        <w:t>et al.</w:t>
      </w:r>
      <w:r w:rsidRPr="0066289C">
        <w:rPr>
          <w:lang w:val="fr-CH"/>
        </w:rPr>
        <w:t xml:space="preserve">, 2006; Benjamin </w:t>
      </w:r>
      <w:r w:rsidRPr="0066289C">
        <w:rPr>
          <w:i/>
          <w:iCs/>
          <w:lang w:val="fr-CH"/>
        </w:rPr>
        <w:t>et al.</w:t>
      </w:r>
      <w:r w:rsidRPr="0066289C">
        <w:rPr>
          <w:lang w:val="fr-CH"/>
        </w:rPr>
        <w:t xml:space="preserve">, 2007; Sadofsky </w:t>
      </w:r>
      <w:r w:rsidRPr="0066289C">
        <w:rPr>
          <w:i/>
          <w:iCs/>
          <w:lang w:val="fr-CH"/>
        </w:rPr>
        <w:t>et al.</w:t>
      </w:r>
      <w:r w:rsidRPr="0066289C">
        <w:rPr>
          <w:lang w:val="fr-CH"/>
        </w:rPr>
        <w:t xml:space="preserve">, 2008; Vigouroux </w:t>
      </w:r>
      <w:r w:rsidRPr="0066289C">
        <w:rPr>
          <w:i/>
          <w:iCs/>
          <w:lang w:val="fr-CH"/>
        </w:rPr>
        <w:t>et al.</w:t>
      </w:r>
      <w:r w:rsidRPr="0066289C">
        <w:rPr>
          <w:lang w:val="fr-CH"/>
        </w:rPr>
        <w:t xml:space="preserve">, 2008; Auer </w:t>
      </w:r>
      <w:r w:rsidRPr="0066289C">
        <w:rPr>
          <w:i/>
          <w:iCs/>
          <w:lang w:val="fr-CH"/>
        </w:rPr>
        <w:t>et al.</w:t>
      </w:r>
      <w:r w:rsidRPr="0066289C">
        <w:rPr>
          <w:lang w:val="fr-CH"/>
        </w:rPr>
        <w:t xml:space="preserve">, 2009; Famin </w:t>
      </w:r>
      <w:r w:rsidRPr="0066289C">
        <w:rPr>
          <w:i/>
          <w:iCs/>
          <w:lang w:val="fr-CH"/>
        </w:rPr>
        <w:t>et al.</w:t>
      </w:r>
      <w:r w:rsidRPr="0066289C">
        <w:rPr>
          <w:lang w:val="fr-CH"/>
        </w:rPr>
        <w:t xml:space="preserve">, 2009; Johnson </w:t>
      </w:r>
      <w:r w:rsidRPr="0066289C">
        <w:rPr>
          <w:i/>
          <w:iCs/>
          <w:lang w:val="fr-CH"/>
        </w:rPr>
        <w:t>et al.</w:t>
      </w:r>
      <w:r w:rsidRPr="0066289C">
        <w:rPr>
          <w:lang w:val="fr-CH"/>
        </w:rPr>
        <w:t xml:space="preserve">, 2009; Kelley and Cottrell, 2009; Koleszar </w:t>
      </w:r>
      <w:r w:rsidRPr="0066289C">
        <w:rPr>
          <w:i/>
          <w:iCs/>
          <w:lang w:val="fr-CH"/>
        </w:rPr>
        <w:t>et al.</w:t>
      </w:r>
      <w:r w:rsidRPr="0066289C">
        <w:rPr>
          <w:lang w:val="fr-CH"/>
        </w:rPr>
        <w:t xml:space="preserve">, 2009; Roberge </w:t>
      </w:r>
      <w:r w:rsidRPr="0066289C">
        <w:rPr>
          <w:i/>
          <w:iCs/>
          <w:lang w:val="fr-CH"/>
        </w:rPr>
        <w:t>et al.</w:t>
      </w:r>
      <w:r w:rsidRPr="0066289C">
        <w:rPr>
          <w:lang w:val="fr-CH"/>
        </w:rPr>
        <w:t xml:space="preserve">, 2009; Zimmer, 2009; Cooper </w:t>
      </w:r>
      <w:r w:rsidRPr="0066289C">
        <w:rPr>
          <w:i/>
          <w:iCs/>
          <w:lang w:val="fr-CH"/>
        </w:rPr>
        <w:t>et al.</w:t>
      </w:r>
      <w:r w:rsidRPr="0066289C">
        <w:rPr>
          <w:lang w:val="fr-CH"/>
        </w:rPr>
        <w:t xml:space="preserve">, 2010, 2022; Kelley </w:t>
      </w:r>
      <w:r w:rsidRPr="0066289C">
        <w:rPr>
          <w:i/>
          <w:iCs/>
          <w:lang w:val="fr-CH"/>
        </w:rPr>
        <w:t>et al.</w:t>
      </w:r>
      <w:r w:rsidRPr="0066289C">
        <w:rPr>
          <w:lang w:val="fr-CH"/>
        </w:rPr>
        <w:t xml:space="preserve">, 2010; Ruscitto </w:t>
      </w:r>
      <w:r w:rsidRPr="0066289C">
        <w:rPr>
          <w:i/>
          <w:iCs/>
          <w:lang w:val="fr-CH"/>
        </w:rPr>
        <w:t>et al.</w:t>
      </w:r>
      <w:r w:rsidRPr="0066289C">
        <w:rPr>
          <w:lang w:val="fr-CH"/>
        </w:rPr>
        <w:t xml:space="preserve">, 2010, 2011; Shaw </w:t>
      </w:r>
      <w:r w:rsidRPr="0066289C">
        <w:rPr>
          <w:i/>
          <w:iCs/>
          <w:lang w:val="fr-CH"/>
        </w:rPr>
        <w:t>et al.</w:t>
      </w:r>
      <w:r w:rsidRPr="0066289C">
        <w:rPr>
          <w:lang w:val="fr-CH"/>
        </w:rPr>
        <w:t xml:space="preserve">, 2010; Zimmer </w:t>
      </w:r>
      <w:r w:rsidRPr="0066289C">
        <w:rPr>
          <w:i/>
          <w:iCs/>
          <w:lang w:val="fr-CH"/>
        </w:rPr>
        <w:t>et al.</w:t>
      </w:r>
      <w:r w:rsidRPr="0066289C">
        <w:rPr>
          <w:lang w:val="fr-CH"/>
        </w:rPr>
        <w:t xml:space="preserve">, 2010; Esposito </w:t>
      </w:r>
      <w:r w:rsidRPr="0066289C">
        <w:rPr>
          <w:i/>
          <w:iCs/>
          <w:lang w:val="fr-CH"/>
        </w:rPr>
        <w:t>et al.</w:t>
      </w:r>
      <w:r w:rsidRPr="0066289C">
        <w:rPr>
          <w:lang w:val="fr-CH"/>
        </w:rPr>
        <w:t xml:space="preserve">, 2011; Head </w:t>
      </w:r>
      <w:r w:rsidRPr="0066289C">
        <w:rPr>
          <w:i/>
          <w:iCs/>
          <w:lang w:val="fr-CH"/>
        </w:rPr>
        <w:t>et al.</w:t>
      </w:r>
      <w:r w:rsidRPr="0066289C">
        <w:rPr>
          <w:lang w:val="fr-CH"/>
        </w:rPr>
        <w:t xml:space="preserve">, 2011; Helo </w:t>
      </w:r>
      <w:r w:rsidRPr="0066289C">
        <w:rPr>
          <w:i/>
          <w:iCs/>
          <w:lang w:val="fr-CH"/>
        </w:rPr>
        <w:t>et al.</w:t>
      </w:r>
      <w:r w:rsidRPr="0066289C">
        <w:rPr>
          <w:lang w:val="fr-CH"/>
        </w:rPr>
        <w:t xml:space="preserve">, 2011; Mormone </w:t>
      </w:r>
      <w:r w:rsidRPr="0066289C">
        <w:rPr>
          <w:i/>
          <w:iCs/>
          <w:lang w:val="fr-CH"/>
        </w:rPr>
        <w:t>et al.</w:t>
      </w:r>
      <w:r w:rsidRPr="0066289C">
        <w:rPr>
          <w:lang w:val="fr-CH"/>
        </w:rPr>
        <w:t xml:space="preserve">, 2011; Schipper </w:t>
      </w:r>
      <w:r w:rsidRPr="0066289C">
        <w:rPr>
          <w:i/>
          <w:iCs/>
          <w:lang w:val="fr-CH"/>
        </w:rPr>
        <w:t>et al.</w:t>
      </w:r>
      <w:r w:rsidRPr="0066289C">
        <w:rPr>
          <w:lang w:val="fr-CH"/>
        </w:rPr>
        <w:t xml:space="preserve">, 2011; Berlo </w:t>
      </w:r>
      <w:r w:rsidRPr="0066289C">
        <w:rPr>
          <w:i/>
          <w:iCs/>
          <w:lang w:val="fr-CH"/>
        </w:rPr>
        <w:t>et al.</w:t>
      </w:r>
      <w:r w:rsidRPr="0066289C">
        <w:rPr>
          <w:lang w:val="fr-CH"/>
        </w:rPr>
        <w:t xml:space="preserve">, 2012; Bouvet de Maisonneuve </w:t>
      </w:r>
      <w:r w:rsidRPr="0066289C">
        <w:rPr>
          <w:i/>
          <w:iCs/>
          <w:lang w:val="fr-CH"/>
        </w:rPr>
        <w:t>et al.</w:t>
      </w:r>
      <w:r w:rsidRPr="0066289C">
        <w:rPr>
          <w:lang w:val="fr-CH"/>
        </w:rPr>
        <w:t xml:space="preserve">, 2012; Field </w:t>
      </w:r>
      <w:r w:rsidRPr="0066289C">
        <w:rPr>
          <w:i/>
          <w:iCs/>
          <w:lang w:val="fr-CH"/>
        </w:rPr>
        <w:t>et al.</w:t>
      </w:r>
      <w:r w:rsidRPr="0066289C">
        <w:rPr>
          <w:lang w:val="fr-CH"/>
        </w:rPr>
        <w:t xml:space="preserve">, 2012; Rose-Koga </w:t>
      </w:r>
      <w:r w:rsidRPr="0066289C">
        <w:rPr>
          <w:i/>
          <w:iCs/>
          <w:lang w:val="fr-CH"/>
        </w:rPr>
        <w:t>et al.</w:t>
      </w:r>
      <w:r w:rsidRPr="0066289C">
        <w:rPr>
          <w:lang w:val="fr-CH"/>
        </w:rPr>
        <w:t xml:space="preserve">, 2012; Wanless and Shaw, 2012; Wysoczanski </w:t>
      </w:r>
      <w:r w:rsidRPr="0066289C">
        <w:rPr>
          <w:i/>
          <w:iCs/>
          <w:lang w:val="fr-CH"/>
        </w:rPr>
        <w:t>et al.</w:t>
      </w:r>
      <w:r w:rsidRPr="0066289C">
        <w:rPr>
          <w:lang w:val="fr-CH"/>
        </w:rPr>
        <w:t xml:space="preserve">, 2012; de Moor </w:t>
      </w:r>
      <w:r w:rsidRPr="0066289C">
        <w:rPr>
          <w:i/>
          <w:iCs/>
          <w:lang w:val="fr-CH"/>
        </w:rPr>
        <w:t>et al.</w:t>
      </w:r>
      <w:r w:rsidRPr="0066289C">
        <w:rPr>
          <w:lang w:val="fr-CH"/>
        </w:rPr>
        <w:t xml:space="preserve">, 2013; Lloyd </w:t>
      </w:r>
      <w:r w:rsidRPr="0066289C">
        <w:rPr>
          <w:i/>
          <w:iCs/>
          <w:lang w:val="fr-CH"/>
        </w:rPr>
        <w:t>et al.</w:t>
      </w:r>
      <w:r w:rsidRPr="0066289C">
        <w:rPr>
          <w:lang w:val="fr-CH"/>
        </w:rPr>
        <w:t xml:space="preserve">, 2013; Brounce </w:t>
      </w:r>
      <w:r w:rsidRPr="0066289C">
        <w:rPr>
          <w:i/>
          <w:iCs/>
          <w:lang w:val="fr-CH"/>
        </w:rPr>
        <w:t>et al.</w:t>
      </w:r>
      <w:r w:rsidRPr="0066289C">
        <w:rPr>
          <w:lang w:val="fr-CH"/>
        </w:rPr>
        <w:t xml:space="preserve">, 2014; Hartley </w:t>
      </w:r>
      <w:r w:rsidRPr="0066289C">
        <w:rPr>
          <w:i/>
          <w:iCs/>
          <w:lang w:val="fr-CH"/>
        </w:rPr>
        <w:t>et al.</w:t>
      </w:r>
      <w:r w:rsidRPr="0066289C">
        <w:rPr>
          <w:lang w:val="fr-CH"/>
        </w:rPr>
        <w:t xml:space="preserve">, 2014; Métrich </w:t>
      </w:r>
      <w:r w:rsidRPr="0066289C">
        <w:rPr>
          <w:i/>
          <w:iCs/>
          <w:lang w:val="fr-CH"/>
        </w:rPr>
        <w:t>et al.</w:t>
      </w:r>
      <w:r w:rsidRPr="0066289C">
        <w:rPr>
          <w:lang w:val="fr-CH"/>
        </w:rPr>
        <w:t xml:space="preserve">, 2014; Myers </w:t>
      </w:r>
      <w:r w:rsidRPr="0066289C">
        <w:rPr>
          <w:i/>
          <w:iCs/>
          <w:lang w:val="fr-CH"/>
        </w:rPr>
        <w:t>et al.</w:t>
      </w:r>
      <w:r w:rsidRPr="0066289C">
        <w:rPr>
          <w:lang w:val="fr-CH"/>
        </w:rPr>
        <w:t xml:space="preserve">, 2014; Sides </w:t>
      </w:r>
      <w:r w:rsidRPr="0066289C">
        <w:rPr>
          <w:i/>
          <w:iCs/>
          <w:lang w:val="fr-CH"/>
        </w:rPr>
        <w:t>et al.</w:t>
      </w:r>
      <w:r w:rsidRPr="0066289C">
        <w:rPr>
          <w:lang w:val="fr-CH"/>
        </w:rPr>
        <w:t xml:space="preserve">, 2014; Wanless </w:t>
      </w:r>
      <w:r w:rsidRPr="0066289C">
        <w:rPr>
          <w:i/>
          <w:iCs/>
          <w:lang w:val="fr-CH"/>
        </w:rPr>
        <w:t>et al.</w:t>
      </w:r>
      <w:r w:rsidRPr="0066289C">
        <w:rPr>
          <w:lang w:val="fr-CH"/>
        </w:rPr>
        <w:t xml:space="preserve">, 2014, 2015; Cassidy </w:t>
      </w:r>
      <w:r w:rsidRPr="0066289C">
        <w:rPr>
          <w:i/>
          <w:iCs/>
          <w:lang w:val="fr-CH"/>
        </w:rPr>
        <w:t>et al.</w:t>
      </w:r>
      <w:r w:rsidRPr="0066289C">
        <w:rPr>
          <w:lang w:val="fr-CH"/>
        </w:rPr>
        <w:t xml:space="preserve">, 2015; Colman </w:t>
      </w:r>
      <w:r w:rsidRPr="0066289C">
        <w:rPr>
          <w:i/>
          <w:iCs/>
          <w:lang w:val="fr-CH"/>
        </w:rPr>
        <w:t>et al.</w:t>
      </w:r>
      <w:r w:rsidRPr="0066289C">
        <w:rPr>
          <w:lang w:val="fr-CH"/>
        </w:rPr>
        <w:t xml:space="preserve">, 2015; Hudgins </w:t>
      </w:r>
      <w:r w:rsidRPr="0066289C">
        <w:rPr>
          <w:i/>
          <w:iCs/>
          <w:lang w:val="fr-CH"/>
        </w:rPr>
        <w:t>et al.</w:t>
      </w:r>
      <w:r w:rsidRPr="0066289C">
        <w:rPr>
          <w:lang w:val="fr-CH"/>
        </w:rPr>
        <w:t xml:space="preserve">, 2015; Moore </w:t>
      </w:r>
      <w:r w:rsidRPr="0066289C">
        <w:rPr>
          <w:i/>
          <w:iCs/>
          <w:lang w:val="fr-CH"/>
        </w:rPr>
        <w:t>et al.</w:t>
      </w:r>
      <w:r w:rsidRPr="0066289C">
        <w:rPr>
          <w:lang w:val="fr-CH"/>
        </w:rPr>
        <w:t xml:space="preserve">, 2015, 2018, 2021; Plechov </w:t>
      </w:r>
      <w:r w:rsidRPr="0066289C">
        <w:rPr>
          <w:i/>
          <w:iCs/>
          <w:lang w:val="fr-CH"/>
        </w:rPr>
        <w:t>et al.</w:t>
      </w:r>
      <w:r w:rsidRPr="0066289C">
        <w:rPr>
          <w:lang w:val="fr-CH"/>
        </w:rPr>
        <w:t xml:space="preserve">, 2015; Ribeiro </w:t>
      </w:r>
      <w:r w:rsidRPr="0066289C">
        <w:rPr>
          <w:i/>
          <w:iCs/>
          <w:lang w:val="fr-CH"/>
        </w:rPr>
        <w:t>et al.</w:t>
      </w:r>
      <w:r w:rsidRPr="0066289C">
        <w:rPr>
          <w:lang w:val="fr-CH"/>
        </w:rPr>
        <w:t xml:space="preserve">, 2015; Wallace </w:t>
      </w:r>
      <w:r w:rsidRPr="0066289C">
        <w:rPr>
          <w:i/>
          <w:iCs/>
          <w:lang w:val="fr-CH"/>
        </w:rPr>
        <w:t>et al.</w:t>
      </w:r>
      <w:r w:rsidRPr="0066289C">
        <w:rPr>
          <w:lang w:val="fr-CH"/>
        </w:rPr>
        <w:t xml:space="preserve">, 2015; Aster </w:t>
      </w:r>
      <w:r w:rsidRPr="0066289C">
        <w:rPr>
          <w:i/>
          <w:iCs/>
          <w:lang w:val="fr-CH"/>
        </w:rPr>
        <w:t>et al.</w:t>
      </w:r>
      <w:r w:rsidRPr="0066289C">
        <w:rPr>
          <w:lang w:val="fr-CH"/>
        </w:rPr>
        <w:t xml:space="preserve">, 2016; Druitt </w:t>
      </w:r>
      <w:r w:rsidRPr="0066289C">
        <w:rPr>
          <w:i/>
          <w:iCs/>
          <w:lang w:val="fr-CH"/>
        </w:rPr>
        <w:t>et al.</w:t>
      </w:r>
      <w:r w:rsidRPr="0066289C">
        <w:rPr>
          <w:lang w:val="fr-CH"/>
        </w:rPr>
        <w:t xml:space="preserve">, 2016; Ruth </w:t>
      </w:r>
      <w:r w:rsidRPr="0066289C">
        <w:rPr>
          <w:i/>
          <w:iCs/>
          <w:lang w:val="fr-CH"/>
        </w:rPr>
        <w:t>et al.</w:t>
      </w:r>
      <w:r w:rsidRPr="0066289C">
        <w:rPr>
          <w:lang w:val="fr-CH"/>
        </w:rPr>
        <w:t xml:space="preserve">, 2016; Venugopal </w:t>
      </w:r>
      <w:r w:rsidRPr="0066289C">
        <w:rPr>
          <w:i/>
          <w:iCs/>
          <w:lang w:val="fr-CH"/>
        </w:rPr>
        <w:t>et al.</w:t>
      </w:r>
      <w:r w:rsidRPr="0066289C">
        <w:rPr>
          <w:lang w:val="fr-CH"/>
        </w:rPr>
        <w:t xml:space="preserve">, 2016, 2020a, 2020b; Walowski </w:t>
      </w:r>
      <w:r w:rsidRPr="0066289C">
        <w:rPr>
          <w:i/>
          <w:iCs/>
          <w:lang w:val="fr-CH"/>
        </w:rPr>
        <w:t>et al.</w:t>
      </w:r>
      <w:r w:rsidRPr="0066289C">
        <w:rPr>
          <w:lang w:val="fr-CH"/>
        </w:rPr>
        <w:t xml:space="preserve">, 2016, 2019; Donovan </w:t>
      </w:r>
      <w:r w:rsidRPr="0066289C">
        <w:rPr>
          <w:i/>
          <w:iCs/>
          <w:lang w:val="fr-CH"/>
        </w:rPr>
        <w:t>et al.</w:t>
      </w:r>
      <w:r w:rsidRPr="0066289C">
        <w:rPr>
          <w:lang w:val="fr-CH"/>
        </w:rPr>
        <w:t xml:space="preserve">, 2017; Hauri </w:t>
      </w:r>
      <w:r w:rsidRPr="0066289C">
        <w:rPr>
          <w:i/>
          <w:iCs/>
          <w:lang w:val="fr-CH"/>
        </w:rPr>
        <w:t>et al.</w:t>
      </w:r>
      <w:r w:rsidRPr="0066289C">
        <w:rPr>
          <w:lang w:val="fr-CH"/>
        </w:rPr>
        <w:t xml:space="preserve">, 2017, 2021; Longpré </w:t>
      </w:r>
      <w:r w:rsidRPr="0066289C">
        <w:rPr>
          <w:i/>
          <w:iCs/>
          <w:lang w:val="fr-CH"/>
        </w:rPr>
        <w:t>et al.</w:t>
      </w:r>
      <w:r w:rsidRPr="0066289C">
        <w:rPr>
          <w:lang w:val="fr-CH"/>
        </w:rPr>
        <w:t xml:space="preserve">, 2017; Rasmussen </w:t>
      </w:r>
      <w:r w:rsidRPr="0066289C">
        <w:rPr>
          <w:i/>
          <w:iCs/>
          <w:lang w:val="fr-CH"/>
        </w:rPr>
        <w:t>et al.</w:t>
      </w:r>
      <w:r w:rsidRPr="0066289C">
        <w:rPr>
          <w:lang w:val="fr-CH"/>
        </w:rPr>
        <w:t xml:space="preserve">, 2017; Robidoux </w:t>
      </w:r>
      <w:r w:rsidRPr="0066289C">
        <w:rPr>
          <w:i/>
          <w:iCs/>
          <w:lang w:val="fr-CH"/>
        </w:rPr>
        <w:t>et al.</w:t>
      </w:r>
      <w:r w:rsidRPr="0066289C">
        <w:rPr>
          <w:lang w:val="fr-CH"/>
        </w:rPr>
        <w:t xml:space="preserve">, 2017, 2018; Allison, 2018; Bali </w:t>
      </w:r>
      <w:r w:rsidRPr="0066289C">
        <w:rPr>
          <w:i/>
          <w:iCs/>
          <w:lang w:val="fr-CH"/>
        </w:rPr>
        <w:t>et al.</w:t>
      </w:r>
      <w:r w:rsidRPr="0066289C">
        <w:rPr>
          <w:lang w:val="fr-CH"/>
        </w:rPr>
        <w:t xml:space="preserve">, 2018; Bennett </w:t>
      </w:r>
      <w:r w:rsidRPr="0066289C">
        <w:rPr>
          <w:i/>
          <w:iCs/>
          <w:lang w:val="fr-CH"/>
        </w:rPr>
        <w:t>et al.</w:t>
      </w:r>
      <w:r w:rsidRPr="0066289C">
        <w:rPr>
          <w:lang w:val="fr-CH"/>
        </w:rPr>
        <w:t xml:space="preserve">, 2019; Gennaro </w:t>
      </w:r>
      <w:r w:rsidRPr="0066289C">
        <w:rPr>
          <w:i/>
          <w:iCs/>
          <w:lang w:val="fr-CH"/>
        </w:rPr>
        <w:t>et al.</w:t>
      </w:r>
      <w:r w:rsidRPr="0066289C">
        <w:rPr>
          <w:lang w:val="fr-CH"/>
        </w:rPr>
        <w:t xml:space="preserve">, 2019; Manzini </w:t>
      </w:r>
      <w:r w:rsidRPr="0066289C">
        <w:rPr>
          <w:i/>
          <w:iCs/>
          <w:lang w:val="fr-CH"/>
        </w:rPr>
        <w:t>et al.</w:t>
      </w:r>
      <w:r w:rsidRPr="0066289C">
        <w:rPr>
          <w:lang w:val="fr-CH"/>
        </w:rPr>
        <w:t xml:space="preserve">, 2019; Miller </w:t>
      </w:r>
      <w:r w:rsidRPr="0066289C">
        <w:rPr>
          <w:i/>
          <w:iCs/>
          <w:lang w:val="fr-CH"/>
        </w:rPr>
        <w:t>et al.</w:t>
      </w:r>
      <w:r w:rsidRPr="0066289C">
        <w:rPr>
          <w:lang w:val="fr-CH"/>
        </w:rPr>
        <w:t xml:space="preserve">, 2019; Taracsák </w:t>
      </w:r>
      <w:r w:rsidRPr="0066289C">
        <w:rPr>
          <w:i/>
          <w:iCs/>
          <w:lang w:val="fr-CH"/>
        </w:rPr>
        <w:t>et al.</w:t>
      </w:r>
      <w:r w:rsidRPr="0066289C">
        <w:rPr>
          <w:lang w:val="fr-CH"/>
        </w:rPr>
        <w:t xml:space="preserve">, 2019; Iddon and Edmonds, 2020; Allison </w:t>
      </w:r>
      <w:r w:rsidRPr="0066289C">
        <w:rPr>
          <w:i/>
          <w:iCs/>
          <w:lang w:val="fr-CH"/>
        </w:rPr>
        <w:t>et al.</w:t>
      </w:r>
      <w:r w:rsidRPr="0066289C">
        <w:rPr>
          <w:lang w:val="fr-CH"/>
        </w:rPr>
        <w:t xml:space="preserve">, 2021; Hernandez Nava </w:t>
      </w:r>
      <w:r w:rsidRPr="0066289C">
        <w:rPr>
          <w:i/>
          <w:iCs/>
          <w:lang w:val="fr-CH"/>
        </w:rPr>
        <w:t>et al.</w:t>
      </w:r>
      <w:r w:rsidRPr="0066289C">
        <w:rPr>
          <w:lang w:val="fr-CH"/>
        </w:rPr>
        <w:t xml:space="preserve">, 2021; Lerner </w:t>
      </w:r>
      <w:r w:rsidRPr="0066289C">
        <w:rPr>
          <w:i/>
          <w:iCs/>
          <w:lang w:val="fr-CH"/>
        </w:rPr>
        <w:t>et al.</w:t>
      </w:r>
      <w:r w:rsidRPr="0066289C">
        <w:rPr>
          <w:lang w:val="fr-CH"/>
        </w:rPr>
        <w:t xml:space="preserve">, 2021; Rasmussen and Plank, 2021; Wieser </w:t>
      </w:r>
      <w:r w:rsidRPr="0066289C">
        <w:rPr>
          <w:i/>
          <w:iCs/>
          <w:lang w:val="fr-CH"/>
        </w:rPr>
        <w:t>et al.</w:t>
      </w:r>
      <w:r w:rsidRPr="0066289C">
        <w:rPr>
          <w:lang w:val="fr-CH"/>
        </w:rPr>
        <w:t xml:space="preserve">, 2021; Gleeson </w:t>
      </w:r>
      <w:r w:rsidRPr="0066289C">
        <w:rPr>
          <w:i/>
          <w:iCs/>
          <w:lang w:val="fr-CH"/>
        </w:rPr>
        <w:t>et al.</w:t>
      </w:r>
      <w:r w:rsidRPr="0066289C">
        <w:rPr>
          <w:lang w:val="fr-CH"/>
        </w:rPr>
        <w:t xml:space="preserve">, 2022; DeVitre </w:t>
      </w:r>
      <w:r w:rsidRPr="0066289C">
        <w:rPr>
          <w:i/>
          <w:iCs/>
          <w:lang w:val="fr-CH"/>
        </w:rPr>
        <w:t>et al.</w:t>
      </w:r>
      <w:r w:rsidRPr="0066289C">
        <w:rPr>
          <w:lang w:val="fr-CH"/>
        </w:rPr>
        <w:t xml:space="preserve">, 2023; Wong </w:t>
      </w:r>
      <w:r w:rsidRPr="0066289C">
        <w:rPr>
          <w:i/>
          <w:iCs/>
          <w:lang w:val="fr-CH"/>
        </w:rPr>
        <w:t>et al.</w:t>
      </w:r>
      <w:r w:rsidRPr="0066289C">
        <w:rPr>
          <w:lang w:val="fr-CH"/>
        </w:rPr>
        <w:t>, 2023)</w:t>
      </w:r>
      <w:r w:rsidRPr="00F34FDD">
        <w:fldChar w:fldCharType="end"/>
      </w:r>
      <w:r w:rsidRPr="00217AC2">
        <w:rPr>
          <w:lang w:val="fr-CH"/>
        </w:rPr>
        <w:t xml:space="preserve">. </w:t>
      </w:r>
    </w:p>
    <w:bookmarkEnd w:id="4"/>
    <w:p w14:paraId="562A0E63" w14:textId="3563478D"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383A7E">
        <w:instrText xml:space="preserve"> ADDIN ZOTERO_ITEM CSL_CITATION {"citationID":"NCEL7PQ5","properties":{"formattedCitation":"(Ghiorso and Gualda, 2015)","plainCitation":"(Ghiorso and Gualda, 2015)","noteIndex":0},"citationItems":[{"id":"JPM2WYgO/oiLnIXn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VESIcal </w:t>
      </w:r>
      <w:r w:rsidRPr="00F34FDD">
        <w:fldChar w:fldCharType="begin"/>
      </w:r>
      <w:r w:rsidR="00383A7E">
        <w:instrText xml:space="preserve"> ADDIN ZOTERO_ITEM CSL_CITATION {"citationID":"LZ61TwM0","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r w:rsidR="00FE3982">
        <w:t>-</w:t>
      </w:r>
      <w:r w:rsidRPr="00F34FDD">
        <w:t>measured MI bubbles, otherwise we use glass-only CO</w:t>
      </w:r>
      <w:r w:rsidRPr="00F34FDD">
        <w:rPr>
          <w:vertAlign w:val="subscript"/>
        </w:rPr>
        <w:t>2</w:t>
      </w:r>
      <w:r w:rsidRPr="00F34FDD">
        <w:t>.</w:t>
      </w:r>
      <w:r w:rsidR="00CA6BBB">
        <w:t xml:space="preserve"> W</w:t>
      </w:r>
      <w:r w:rsidRPr="00F34FDD">
        <w:t xml:space="preserve">hen possible, we use post-entrapment crystallization corrected MI concentrations. As a first approximation, temperatures were calculated from major element data using the CaO liquid-only thermometer of </w:t>
      </w:r>
      <w:r w:rsidRPr="00F34FDD">
        <w:fldChar w:fldCharType="begin"/>
      </w:r>
      <w:r w:rsidR="00383A7E">
        <w:instrText xml:space="preserve"> ADDIN ZOTERO_ITEM CSL_CITATION {"citationID":"cJqOTBdu","properties":{"formattedCitation":"(Helz and Thornber, 1987)","plainCitation":"(Helz and Thornber, 1987)","dontUpdate":true,"noteIndex":0},"citationItems":[{"id":"JPM2WYgO/cIf0Olr8","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 xml:space="preserve">Helz and Thornber </w:t>
      </w:r>
      <w:r w:rsidR="00CA6BBB">
        <w:t>(</w:t>
      </w:r>
      <w:r w:rsidRPr="0066289C">
        <w:t>1987)</w:t>
      </w:r>
      <w:r w:rsidRPr="00F34FDD">
        <w:fldChar w:fldCharType="end"/>
      </w:r>
      <w:r w:rsidRPr="00F34FDD">
        <w:t xml:space="preserve"> implemented in Thermobar </w:t>
      </w:r>
      <w:r w:rsidRPr="00F34FDD">
        <w:fldChar w:fldCharType="begin"/>
      </w:r>
      <w:r w:rsidR="00383A7E">
        <w:instrText xml:space="preserve"> ADDIN ZOTERO_ITEM CSL_CITATION {"citationID":"kKt7KgXA","properties":{"formattedCitation":"(Wieser {\\i{}et al.}, 2022)","plainCitation":"(Wieser et al., 2022)","noteIndex":0},"citationItems":[{"id":"JPM2WYgO/AUJSGUTI","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r w:rsidR="00CA6BBB">
        <w:t>. F</w:t>
      </w:r>
      <w:r w:rsidRPr="00F34FDD">
        <w:t>rom there we calculated saturation pressures using MagmaSat</w:t>
      </w:r>
      <w:r w:rsidR="00CA6BBB">
        <w:t xml:space="preserve"> </w:t>
      </w:r>
      <w:r w:rsidR="00CA6BBB" w:rsidRPr="00F34FDD">
        <w:t xml:space="preserve">in VESIcal </w:t>
      </w:r>
      <w:r w:rsidR="00CA6BBB" w:rsidRPr="00F34FDD">
        <w:fldChar w:fldCharType="begin"/>
      </w:r>
      <w:r w:rsidR="00383A7E">
        <w:instrText xml:space="preserve"> ADDIN ZOTERO_ITEM CSL_CITATION {"citationID":"zm4W1CXx","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CA6BBB" w:rsidRPr="00F34FDD">
        <w:fldChar w:fldCharType="separate"/>
      </w:r>
      <w:r w:rsidR="00CA6BBB" w:rsidRPr="0066289C">
        <w:t xml:space="preserve">(Iacovino </w:t>
      </w:r>
      <w:r w:rsidR="00CA6BBB" w:rsidRPr="0066289C">
        <w:rPr>
          <w:i/>
          <w:iCs/>
        </w:rPr>
        <w:t>et al.</w:t>
      </w:r>
      <w:r w:rsidR="00CA6BBB" w:rsidRPr="0066289C">
        <w:t>, 2021)</w:t>
      </w:r>
      <w:r w:rsidR="00CA6BBB" w:rsidRPr="00F34FDD">
        <w:fldChar w:fldCharType="end"/>
      </w:r>
      <w:r w:rsidRPr="00F34FDD">
        <w:t xml:space="preserve">. </w:t>
      </w:r>
      <w:r w:rsidR="00CA6BBB">
        <w:t>We then used these approximated pressures to</w:t>
      </w:r>
      <w:r w:rsidRPr="00F34FDD">
        <w:t xml:space="preserve"> recalculate temperatures with the more appropriate ol-liq equation 22 of </w:t>
      </w:r>
      <w:r w:rsidRPr="00F34FDD">
        <w:fldChar w:fldCharType="begin"/>
      </w:r>
      <w:r w:rsidR="00383A7E">
        <w:instrText xml:space="preserve"> ADDIN ZOTERO_ITEM CSL_CITATION {"citationID":"3tBRNlcm","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00CA6BBB">
        <w:t xml:space="preserve"> implemented in</w:t>
      </w:r>
      <w:r w:rsidR="00CA6BBB" w:rsidRPr="00F34FDD">
        <w:t xml:space="preserve"> Thermobar </w:t>
      </w:r>
      <w:r w:rsidR="00CA6BBB" w:rsidRPr="00F34FDD">
        <w:fldChar w:fldCharType="begin"/>
      </w:r>
      <w:r w:rsidR="00383A7E">
        <w:instrText xml:space="preserve"> ADDIN ZOTERO_ITEM CSL_CITATION {"citationID":"xCLaBI8u","properties":{"formattedCitation":"(Wieser {\\i{}et al.}, 2022)","plainCitation":"(Wieser et al., 2022)","noteIndex":0},"citationItems":[{"id":"JPM2WYgO/AUJSGUTI","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r w:rsidR="00CA6BBB">
        <w:t xml:space="preserve">. As we did not have access to olivine-host chemistry,  we used the Thermobar function </w:t>
      </w:r>
      <w:r w:rsidR="00CA6BBB" w:rsidRPr="00F34FDD">
        <w:t>“T_Put2008_eq22_BeattDMg”</w:t>
      </w:r>
      <w:r w:rsidR="00CA6BBB">
        <w:t xml:space="preserve"> which couples </w:t>
      </w:r>
      <w:r w:rsidRPr="00F34FDD">
        <w:t>a theoretical calculation of the D</w:t>
      </w:r>
      <w:r w:rsidRPr="00F34FDD">
        <w:rPr>
          <w:vertAlign w:val="subscript"/>
        </w:rPr>
        <w:t>Mg</w:t>
      </w:r>
      <w:r w:rsidRPr="00F34FDD">
        <w:t xml:space="preserve"> from </w:t>
      </w:r>
      <w:r w:rsidRPr="00F34FDD">
        <w:fldChar w:fldCharType="begin"/>
      </w:r>
      <w:r w:rsidR="00383A7E">
        <w:instrText xml:space="preserve"> ADDIN ZOTERO_ITEM CSL_CITATION {"citationID":"mm8slcre","properties":{"formattedCitation":"(Beattie, 1993)","plainCitation":"(Beattie, 1993)","dontUpdate":true,"noteIndex":0},"citationItems":[{"id":"JPM2WYgO/iXtFe2Vl","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 xml:space="preserve">Beattie </w:t>
      </w:r>
      <w:r w:rsidR="00CA6BBB">
        <w:t>(</w:t>
      </w:r>
      <w:r w:rsidRPr="0066289C">
        <w:t>1993)</w:t>
      </w:r>
      <w:r w:rsidRPr="00F34FDD">
        <w:fldChar w:fldCharType="end"/>
      </w:r>
      <w:r w:rsidRPr="00F34FDD">
        <w:t xml:space="preserve">, to calculate equilibrium olivine compositions so that equation 22 of </w:t>
      </w:r>
      <w:r w:rsidRPr="00F34FDD">
        <w:fldChar w:fldCharType="begin"/>
      </w:r>
      <w:r w:rsidR="00383A7E">
        <w:instrText xml:space="preserve"> ADDIN ZOTERO_ITEM CSL_CITATION {"citationID":"rrfXQRMh","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Pr="00F34FDD">
        <w:t xml:space="preserve"> can be used as a liquid-only thermometer</w:t>
      </w:r>
      <w:r w:rsidR="00CA6BBB">
        <w:t xml:space="preserve">. </w:t>
      </w:r>
      <w:r w:rsidR="002C69D0">
        <w:t xml:space="preserve">Equation 22 of </w:t>
      </w:r>
      <w:r w:rsidR="002C69D0" w:rsidRPr="00F34FDD">
        <w:fldChar w:fldCharType="begin"/>
      </w:r>
      <w:r w:rsidR="00383A7E">
        <w:instrText xml:space="preserve"> ADDIN ZOTERO_ITEM CSL_CITATION {"citationID":"mQ12yQZS","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2C69D0" w:rsidRPr="00F34FDD">
        <w:fldChar w:fldCharType="separate"/>
      </w:r>
      <w:r w:rsidR="002C69D0" w:rsidRPr="0066289C">
        <w:t xml:space="preserve">Putirka </w:t>
      </w:r>
      <w:r w:rsidR="002C69D0">
        <w:t>(</w:t>
      </w:r>
      <w:r w:rsidR="002C69D0" w:rsidRPr="0066289C">
        <w:t>2008)</w:t>
      </w:r>
      <w:r w:rsidR="002C69D0" w:rsidRPr="00F34FDD">
        <w:fldChar w:fldCharType="end"/>
      </w:r>
      <w:r w:rsidRPr="00F34FDD">
        <w:t xml:space="preserve"> has recently been identified as the most robust liquid-only thermometer across a wide range of compositions </w:t>
      </w:r>
      <w:r w:rsidRPr="00F34FDD">
        <w:fldChar w:fldCharType="begin"/>
      </w:r>
      <w:r w:rsidR="00383A7E">
        <w:instrText xml:space="preserve"> ADDIN ZOTERO_ITEM CSL_CITATION {"citationID":"jnvnVGst","properties":{"formattedCitation":"(Wieser {\\i{}et al.}, 2023a)","plainCitation":"(Wieser et al., 2023a)","noteIndex":0},"citationItems":[{"id":"JPM2WYgO/SrtklD7E","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r w:rsidR="002C69D0">
        <w:t>Lastly</w:t>
      </w:r>
      <w:r w:rsidRPr="00F34FDD">
        <w:t xml:space="preserve">, we recalculated saturation pressures using MagmaSat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383A7E">
        <w:instrText xml:space="preserve"> ADDIN ZOTERO_ITEM CSL_CITATION {"citationID":"dZgp05Gn","properties":{"formattedCitation":"(Wieser {\\i{}et al.}, 2023c)","plainCitation":"(Wieser et al., 2023c)","noteIndex":0},"citationItems":[{"id":"JPM2WYgO/czlBykLo","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00383A7E">
        <w:t xml:space="preserve"> or for </w:t>
      </w:r>
      <w:r w:rsidR="00383A7E">
        <w:fldChar w:fldCharType="begin"/>
      </w:r>
      <w:r w:rsidR="00383A7E">
        <w:instrText xml:space="preserve"> ADDIN ZOTERO_ITEM CSL_CITATION {"citationID":"r4tKhnZF","properties":{"formattedCitation":"(Dayton {\\i{}et al.}, 2024)","plainCitation":"(Dayton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383A7E">
        <w:rPr>
          <w:rFonts w:ascii="Cambria Math" w:hAnsi="Cambria Math" w:cs="Cambria Math"/>
        </w:rPr>
        <w:instrText>∼</w:instrText>
      </w:r>
      <w:r w:rsidR="00383A7E">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383A7E">
        <w:fldChar w:fldCharType="separate"/>
      </w:r>
      <w:r w:rsidR="00383A7E" w:rsidRPr="00383A7E">
        <w:t xml:space="preserve">(Dayton </w:t>
      </w:r>
      <w:r w:rsidR="00383A7E" w:rsidRPr="00383A7E">
        <w:rPr>
          <w:i/>
          <w:iCs/>
        </w:rPr>
        <w:t>et al.</w:t>
      </w:r>
      <w:r w:rsidR="00383A7E" w:rsidRPr="00383A7E">
        <w:t>, 2024)</w:t>
      </w:r>
      <w:r w:rsidR="00383A7E">
        <w:fldChar w:fldCharType="end"/>
      </w:r>
      <w:r w:rsidR="00F3072A">
        <w:t xml:space="preserve"> except</w:t>
      </w:r>
      <w:r w:rsidR="00486852">
        <w:t xml:space="preserve"> for</w:t>
      </w:r>
      <w:r w:rsidR="00F3072A">
        <w:t xml:space="preserve"> </w:t>
      </w:r>
      <w:r w:rsidR="006A23C3">
        <w:fldChar w:fldCharType="begin"/>
      </w:r>
      <w:r w:rsidR="006A23C3">
        <w:instrText xml:space="preserve"> ADDIN ZOTERO_ITEM CSL_CITATION {"citationID":"etzbIQ6R","properties":{"formattedCitation":"(Ruscitto {\\i{}et al.}, 2010)","plainCitation":"(Ruscitto et al., 2010)","noteIndex":0},"citationItems":[{"id":"JPM2WYgO/j8mqROKw","uris":["http://zotero.org/users/9451925/items/PE9LYEZ8"],"itemData":{"id":"JPM2WYgO/j8mqROKw","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schema":"https://github.com/citation-style-language/schema/raw/master/csl-citation.json"} </w:instrText>
      </w:r>
      <w:r w:rsidR="006A23C3">
        <w:fldChar w:fldCharType="separate"/>
      </w:r>
      <w:r w:rsidR="006A23C3" w:rsidRPr="006A23C3">
        <w:t xml:space="preserve">Ruscitto </w:t>
      </w:r>
      <w:r w:rsidR="006A23C3" w:rsidRPr="006A23C3">
        <w:rPr>
          <w:i/>
          <w:iCs/>
        </w:rPr>
        <w:t>et al.</w:t>
      </w:r>
      <w:r w:rsidR="006A23C3" w:rsidRPr="006A23C3">
        <w:t xml:space="preserve">, </w:t>
      </w:r>
      <w:r w:rsidR="006A23C3">
        <w:t>(</w:t>
      </w:r>
      <w:r w:rsidR="006A23C3" w:rsidRPr="006A23C3">
        <w:t>2010)</w:t>
      </w:r>
      <w:r w:rsidR="006A23C3">
        <w:fldChar w:fldCharType="end"/>
      </w:r>
      <w:r w:rsidRPr="00F34FDD">
        <w:t xml:space="preserve">. It is a known issue that MagmaSat may fail to converge and/or crash during saturation pressure calculations, which can be </w:t>
      </w:r>
      <w:r w:rsidRPr="00F34FDD">
        <w:lastRenderedPageBreak/>
        <w:t xml:space="preserve">problematic when calculating saturation pressures on large datasets such as our &gt;4000 MI compilation. To circumvent crashing issues, we implemented a </w:t>
      </w:r>
      <w:r w:rsidR="00D32D72">
        <w:t>P</w:t>
      </w:r>
      <w:r w:rsidRPr="00F34FDD">
        <w:t xml:space="preserve">ython multiprocessing routine along with a try-except block using the </w:t>
      </w:r>
      <w:r w:rsidR="00D32D72">
        <w:t>P</w:t>
      </w:r>
      <w:r w:rsidRPr="00F34FDD">
        <w:t xml:space="preserve">ython </w:t>
      </w:r>
      <w:r>
        <w:t>package</w:t>
      </w:r>
      <w:r w:rsidRPr="00F34FDD">
        <w:t xml:space="preserve"> “multiprocessing”. </w:t>
      </w:r>
      <w:r w:rsidR="00D32D72">
        <w:t>The dataset is divided into chunks corresponding to 5 times the number of cores available (e.g., for a laptop with</w:t>
      </w:r>
      <w:r w:rsidR="00D32D72" w:rsidRPr="00F34FDD">
        <w:t xml:space="preserve"> 8</w:t>
      </w:r>
      <w:r w:rsidR="00D32D72">
        <w:t xml:space="preserve"> logical</w:t>
      </w:r>
      <w:r w:rsidR="00D32D72" w:rsidRPr="00F34FDD">
        <w:t xml:space="preserve"> core processor</w:t>
      </w:r>
      <w:r w:rsidR="00D32D72">
        <w:t>s, the dataset is divided into chunks of 40 samples)</w:t>
      </w:r>
      <w:r w:rsidR="001F1716">
        <w:t xml:space="preserve"> to limit the overhead on the processors which can cause memory saturation and crashing</w:t>
      </w:r>
      <w:r w:rsidR="00D32D72">
        <w:t>. Each chunk is assigned to a processor and run simultaneously.  I</w:t>
      </w:r>
      <w:r w:rsidRPr="00F34FDD">
        <w:t>n the case of this study a Dell Inspiron 15 with i7 8 core processor</w:t>
      </w:r>
      <w:r w:rsidR="00D32D72">
        <w:t xml:space="preserve"> 16 GB memory was used, which limited </w:t>
      </w:r>
      <w:r>
        <w:t>to a</w:t>
      </w:r>
      <w:r w:rsidRPr="00F34FDD">
        <w:t xml:space="preserve"> maximum of 8 </w:t>
      </w:r>
      <w:r w:rsidR="00D32D72">
        <w:t>chunks</w:t>
      </w:r>
      <w:r w:rsidR="00D32D72" w:rsidRPr="00F34FDD">
        <w:t xml:space="preserve"> </w:t>
      </w:r>
      <w:r w:rsidRPr="00F34FDD">
        <w:t>run simultaneously</w:t>
      </w:r>
      <w:r w:rsidR="00D32D72">
        <w:t>..</w:t>
      </w:r>
      <w:r w:rsidRPr="00F34FDD">
        <w:t xml:space="preserve">Within each chunk, the MI were run one by one within a try-except block such that whenever an error occurred, NaN values were returned along with the error message from VESIcal </w:t>
      </w:r>
      <w:r w:rsidRPr="00F34FDD">
        <w:fldChar w:fldCharType="begin"/>
      </w:r>
      <w:r w:rsidR="00383A7E">
        <w:instrText xml:space="preserve"> ADDIN ZOTERO_ITEM CSL_CITATION {"citationID":"GET3f3XC","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Any MI for which MagmaSat did not converge were filtered out in the final dataset</w:t>
      </w:r>
      <w:r w:rsidR="001F1716">
        <w:t>. The</w:t>
      </w:r>
      <w:r w:rsidRPr="00F34FDD">
        <w:t xml:space="preserve"> notebook is included in the data repository.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is very high, like for example in high</w:t>
      </w:r>
      <w:r w:rsidR="001F1716">
        <w:t>-</w:t>
      </w:r>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r w:rsidR="001F1716">
        <w:t>, to identify locations in the world where the rapid-response fluid inclusion barometry technique could be relevant</w:t>
      </w:r>
      <w:r w:rsidRPr="00F34FDD">
        <w:t>, we plot only mafic MI with SiO</w:t>
      </w:r>
      <w:r w:rsidRPr="00F34FDD">
        <w:rPr>
          <w:vertAlign w:val="subscript"/>
        </w:rPr>
        <w:t>2</w:t>
      </w:r>
      <w:r w:rsidRPr="00F34FDD">
        <w:t xml:space="preserve"> &lt;57 wt% (Fig. S7)</w:t>
      </w:r>
      <w:r w:rsidR="001F1716">
        <w:t>. Such magmas are</w:t>
      </w:r>
      <w:r w:rsidRPr="00F34FDD">
        <w:t xml:space="preserve"> likely representative of recharge magmas regardless of tectonic setting</w:t>
      </w:r>
      <w:r w:rsidR="001F1716">
        <w:t>.</w:t>
      </w:r>
      <w:r w:rsidRPr="00F34FDD">
        <w:t xml:space="preserve">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w:t>
      </w:r>
      <w:r w:rsidR="00FC51EB">
        <w:t>3 main text</w:t>
      </w:r>
      <w:r w:rsidRPr="00F34FDD">
        <w:t>).</w:t>
      </w:r>
    </w:p>
    <w:p w14:paraId="2676D7F0" w14:textId="5C225F9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gainst pressure at each unique location, grouped by tectonic settings (Fig. S</w:t>
      </w:r>
      <w:r w:rsidR="00FC51EB">
        <w:t>8</w:t>
      </w:r>
      <w:r w:rsidRPr="00F34FDD">
        <w:t xml:space="preserve">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is very high regardless of setting.</w:t>
      </w:r>
    </w:p>
    <w:p w14:paraId="3846E236" w14:textId="2DBA0018" w:rsidR="0066289C" w:rsidRPr="00F34FDD" w:rsidRDefault="00FC51EB" w:rsidP="0066289C">
      <w:pPr>
        <w:pStyle w:val="SMText"/>
        <w:ind w:firstLine="0"/>
      </w:pPr>
      <w:r w:rsidRPr="00FC51EB">
        <w:rPr>
          <w:noProof/>
        </w:rPr>
        <w:lastRenderedPageBreak/>
        <w:t xml:space="preserve"> </w:t>
      </w:r>
      <w:r w:rsidR="005819C9" w:rsidRPr="005819C9">
        <w:rPr>
          <w:noProof/>
        </w:rPr>
        <w:drawing>
          <wp:inline distT="0" distB="0" distL="0" distR="0" wp14:anchorId="673E2ED8" wp14:editId="6134069A">
            <wp:extent cx="5486400" cy="4202430"/>
            <wp:effectExtent l="0" t="0" r="0" b="1270"/>
            <wp:docPr id="33042406" name="Picture 1" descr="A collage of different types of soi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2406" name="Picture 1" descr="A collage of different types of soil&#10;&#10;Description automatically generated with medium confidence"/>
                    <pic:cNvPicPr/>
                  </pic:nvPicPr>
                  <pic:blipFill>
                    <a:blip r:embed="rId19"/>
                    <a:stretch>
                      <a:fillRect/>
                    </a:stretch>
                  </pic:blipFill>
                  <pic:spPr>
                    <a:xfrm>
                      <a:off x="0" y="0"/>
                      <a:ext cx="5486400" cy="4202430"/>
                    </a:xfrm>
                    <a:prstGeom prst="rect">
                      <a:avLst/>
                    </a:prstGeom>
                  </pic:spPr>
                </pic:pic>
              </a:graphicData>
            </a:graphic>
          </wp:inline>
        </w:drawing>
      </w:r>
    </w:p>
    <w:p w14:paraId="12610B29" w14:textId="57A2F4FD" w:rsidR="0066289C" w:rsidRDefault="0066289C" w:rsidP="0066289C">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w:t>
      </w:r>
      <w:r w:rsidR="001F1716">
        <w:t>o</w:t>
      </w:r>
      <w:r w:rsidRPr="00F34FDD">
        <w:t xml:space="preserve">ceanic and </w:t>
      </w:r>
      <w:r w:rsidR="001F1716">
        <w:t>c</w:t>
      </w:r>
      <w:r w:rsidRPr="00F34FDD">
        <w:t>ontinental) volcanoes in the compilation. We separate OIB-</w:t>
      </w:r>
      <w:r w:rsidR="001F1716">
        <w:t>t</w:t>
      </w:r>
      <w:r w:rsidRPr="00F34FDD">
        <w:t>holeiitic and OIB-</w:t>
      </w:r>
      <w:r w:rsidR="001F1716">
        <w:t>a</w:t>
      </w:r>
      <w:r w:rsidRPr="00F34FDD">
        <w:t>lkaline locations based on the medians on this plot. (b) Subduction zone volcanoes. (c) Mid-</w:t>
      </w:r>
      <w:r w:rsidR="001F1716">
        <w:t>o</w:t>
      </w:r>
      <w:r w:rsidRPr="00F34FDD">
        <w:t xml:space="preserve">cean </w:t>
      </w:r>
      <w:r w:rsidR="001F1716">
        <w:t>r</w:t>
      </w:r>
      <w:r w:rsidRPr="00F34FDD">
        <w:t>idge</w:t>
      </w:r>
      <w:r w:rsidR="001F1716">
        <w:t>s</w:t>
      </w:r>
      <w:r w:rsidRPr="00F34FDD">
        <w:t xml:space="preserve"> (d) Continental </w:t>
      </w:r>
      <w:r w:rsidR="001F1716">
        <w:t>r</w:t>
      </w:r>
      <w:r w:rsidRPr="00F34FDD">
        <w:t xml:space="preserve">ifts. </w:t>
      </w:r>
    </w:p>
    <w:p w14:paraId="2FF5D9B2" w14:textId="77777777" w:rsidR="0066289C" w:rsidRDefault="0066289C" w:rsidP="0066289C">
      <w:r>
        <w:br w:type="page"/>
      </w:r>
    </w:p>
    <w:p w14:paraId="05AD452E" w14:textId="219D78D6" w:rsidR="0066289C" w:rsidRPr="00F34FDD" w:rsidRDefault="0066289C" w:rsidP="0066289C">
      <w:pPr>
        <w:pStyle w:val="SMText"/>
        <w:ind w:firstLine="0"/>
      </w:pPr>
    </w:p>
    <w:p w14:paraId="33C75EBE" w14:textId="296E6443" w:rsidR="0066289C" w:rsidRPr="00F34FDD" w:rsidRDefault="005819C9" w:rsidP="0066289C">
      <w:pPr>
        <w:pStyle w:val="SMText"/>
        <w:ind w:firstLine="0"/>
      </w:pPr>
      <w:r w:rsidRPr="005819C9">
        <w:rPr>
          <w:noProof/>
        </w:rPr>
        <w:t xml:space="preserve"> </w:t>
      </w:r>
      <w:r w:rsidRPr="005819C9">
        <w:rPr>
          <w:noProof/>
        </w:rPr>
        <w:drawing>
          <wp:inline distT="0" distB="0" distL="0" distR="0" wp14:anchorId="37EFE635" wp14:editId="38D8E553">
            <wp:extent cx="5486400" cy="4581525"/>
            <wp:effectExtent l="0" t="0" r="0" b="3175"/>
            <wp:docPr id="1327804430"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04430" name="Picture 1" descr="A group of graphs showing different types of pressure&#10;&#10;Description automatically generated"/>
                    <pic:cNvPicPr/>
                  </pic:nvPicPr>
                  <pic:blipFill>
                    <a:blip r:embed="rId20"/>
                    <a:stretch>
                      <a:fillRect/>
                    </a:stretch>
                  </pic:blipFill>
                  <pic:spPr>
                    <a:xfrm>
                      <a:off x="0" y="0"/>
                      <a:ext cx="5486400" cy="4581525"/>
                    </a:xfrm>
                    <a:prstGeom prst="rect">
                      <a:avLst/>
                    </a:prstGeom>
                  </pic:spPr>
                </pic:pic>
              </a:graphicData>
            </a:graphic>
          </wp:inline>
        </w:drawing>
      </w:r>
    </w:p>
    <w:p w14:paraId="028A70B3" w14:textId="3A1E4459" w:rsidR="0066289C" w:rsidRDefault="0066289C" w:rsidP="0066289C">
      <w:pPr>
        <w:pStyle w:val="SMText"/>
        <w:ind w:firstLine="0"/>
      </w:pPr>
      <w:r w:rsidRPr="00F34FDD">
        <w:t xml:space="preserve">Figure </w:t>
      </w:r>
      <w:r w:rsidR="00FC51EB">
        <w:t>S8</w:t>
      </w:r>
      <w:r w:rsidRPr="00F34FDD">
        <w:t xml:space="preserve">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t</w:t>
      </w:r>
      <w:r w:rsidRPr="00F34FDD">
        <w:t>holeiitic OIB locations.</w:t>
      </w:r>
    </w:p>
    <w:p w14:paraId="1412360E" w14:textId="77777777" w:rsidR="0066289C" w:rsidRDefault="0066289C" w:rsidP="0066289C">
      <w:r>
        <w:br w:type="page"/>
      </w:r>
    </w:p>
    <w:p w14:paraId="19B08551" w14:textId="3630E047"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08D60A66" wp14:editId="71E89E54">
            <wp:extent cx="5486400" cy="4581525"/>
            <wp:effectExtent l="0" t="0" r="0" b="3175"/>
            <wp:docPr id="725727583" name="Picture 1"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727583" name="Picture 1" descr="A graph of different types of water&#10;&#10;Description automatically generated with medium confidence"/>
                    <pic:cNvPicPr/>
                  </pic:nvPicPr>
                  <pic:blipFill>
                    <a:blip r:embed="rId21"/>
                    <a:stretch>
                      <a:fillRect/>
                    </a:stretch>
                  </pic:blipFill>
                  <pic:spPr>
                    <a:xfrm>
                      <a:off x="0" y="0"/>
                      <a:ext cx="5486400" cy="4581525"/>
                    </a:xfrm>
                    <a:prstGeom prst="rect">
                      <a:avLst/>
                    </a:prstGeom>
                  </pic:spPr>
                </pic:pic>
              </a:graphicData>
            </a:graphic>
          </wp:inline>
        </w:drawing>
      </w:r>
    </w:p>
    <w:p w14:paraId="23F730D2" w14:textId="3F728474" w:rsidR="0066289C" w:rsidRDefault="0066289C" w:rsidP="0066289C">
      <w:pPr>
        <w:pStyle w:val="SMText"/>
        <w:ind w:firstLine="0"/>
      </w:pPr>
      <w:r w:rsidRPr="00F34FDD">
        <w:t xml:space="preserve">Figure </w:t>
      </w:r>
      <w:r w:rsidR="00FC51EB">
        <w:t>S8</w:t>
      </w:r>
      <w:r w:rsidRPr="00F34FDD">
        <w:t xml:space="preserve">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a</w:t>
      </w:r>
      <w:r w:rsidRPr="00F34FDD">
        <w:t xml:space="preserve">lkaline OIB locations and </w:t>
      </w:r>
      <w:r w:rsidR="001F1716">
        <w:t>S</w:t>
      </w:r>
      <w:r w:rsidRPr="00F34FDD">
        <w:t xml:space="preserve">unset </w:t>
      </w:r>
      <w:r w:rsidR="001F1716">
        <w:t>C</w:t>
      </w:r>
      <w:r w:rsidRPr="00F34FDD">
        <w:t>rater (an alkaline continental intraplate volcano).</w:t>
      </w:r>
    </w:p>
    <w:p w14:paraId="5D18AB33" w14:textId="77777777" w:rsidR="0066289C" w:rsidRDefault="0066289C" w:rsidP="0066289C">
      <w:r>
        <w:br w:type="page"/>
      </w:r>
    </w:p>
    <w:p w14:paraId="166CA53D" w14:textId="275022A5"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351B90F7" wp14:editId="7A296190">
            <wp:extent cx="5486400" cy="4581525"/>
            <wp:effectExtent l="0" t="0" r="0" b="3175"/>
            <wp:docPr id="1439335808"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35808" name="Picture 1" descr="A screenshot of several graphs&#10;&#10;Description automatically generated"/>
                    <pic:cNvPicPr/>
                  </pic:nvPicPr>
                  <pic:blipFill>
                    <a:blip r:embed="rId22"/>
                    <a:stretch>
                      <a:fillRect/>
                    </a:stretch>
                  </pic:blipFill>
                  <pic:spPr>
                    <a:xfrm>
                      <a:off x="0" y="0"/>
                      <a:ext cx="5486400" cy="4581525"/>
                    </a:xfrm>
                    <a:prstGeom prst="rect">
                      <a:avLst/>
                    </a:prstGeom>
                  </pic:spPr>
                </pic:pic>
              </a:graphicData>
            </a:graphic>
          </wp:inline>
        </w:drawing>
      </w:r>
    </w:p>
    <w:p w14:paraId="610BC33D" w14:textId="7CF79D9C" w:rsidR="0066289C" w:rsidRDefault="0066289C" w:rsidP="0066289C">
      <w:pPr>
        <w:pStyle w:val="SMText"/>
        <w:ind w:firstLine="0"/>
      </w:pPr>
      <w:r w:rsidRPr="00F34FDD">
        <w:t xml:space="preserve">Figure </w:t>
      </w:r>
      <w:r w:rsidR="00FC51EB">
        <w:t>S8</w:t>
      </w:r>
      <w:r w:rsidRPr="00F34FDD">
        <w:t xml:space="preserve">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c</w:t>
      </w:r>
      <w:r w:rsidRPr="00F34FDD">
        <w:t>ontinental rift locations.</w:t>
      </w:r>
    </w:p>
    <w:p w14:paraId="1B4DF033" w14:textId="77777777" w:rsidR="0066289C" w:rsidRDefault="0066289C" w:rsidP="0066289C">
      <w:r>
        <w:br w:type="page"/>
      </w:r>
    </w:p>
    <w:p w14:paraId="1804A3BB" w14:textId="426656B1"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69D7410A" wp14:editId="569F903B">
            <wp:extent cx="5486400" cy="4581525"/>
            <wp:effectExtent l="0" t="0" r="0" b="3175"/>
            <wp:docPr id="17482362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36216" name="Picture 1" descr="A screenshot of a graph&#10;&#10;Description automatically generated"/>
                    <pic:cNvPicPr/>
                  </pic:nvPicPr>
                  <pic:blipFill>
                    <a:blip r:embed="rId23"/>
                    <a:stretch>
                      <a:fillRect/>
                    </a:stretch>
                  </pic:blipFill>
                  <pic:spPr>
                    <a:xfrm>
                      <a:off x="0" y="0"/>
                      <a:ext cx="5486400" cy="4581525"/>
                    </a:xfrm>
                    <a:prstGeom prst="rect">
                      <a:avLst/>
                    </a:prstGeom>
                  </pic:spPr>
                </pic:pic>
              </a:graphicData>
            </a:graphic>
          </wp:inline>
        </w:drawing>
      </w:r>
    </w:p>
    <w:p w14:paraId="0509F030" w14:textId="676BF6D5" w:rsidR="0066289C" w:rsidRDefault="0066289C" w:rsidP="0066289C">
      <w:pPr>
        <w:pStyle w:val="SMText"/>
        <w:ind w:firstLine="0"/>
      </w:pPr>
      <w:r w:rsidRPr="00F34FDD">
        <w:t xml:space="preserve">Figure </w:t>
      </w:r>
      <w:r w:rsidR="00FC51EB">
        <w:t>S8</w:t>
      </w:r>
      <w:r w:rsidRPr="00F34FDD">
        <w:t xml:space="preserve">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m</w:t>
      </w:r>
      <w:r w:rsidRPr="00F34FDD">
        <w:t>id-</w:t>
      </w:r>
      <w:r w:rsidR="001F1716">
        <w:t>o</w:t>
      </w:r>
      <w:r w:rsidRPr="00F34FDD">
        <w:t xml:space="preserve">cean </w:t>
      </w:r>
      <w:r w:rsidR="001F1716">
        <w:t>r</w:t>
      </w:r>
      <w:r w:rsidRPr="00F34FDD">
        <w:t xml:space="preserve">idge locations (Part 1). JdFR – Juan de Fuca Ridge, GSC – Galápagos Spreading Center, EPR – East Pacific Rise. </w:t>
      </w:r>
    </w:p>
    <w:p w14:paraId="69501E34" w14:textId="77777777" w:rsidR="0066289C" w:rsidRDefault="0066289C" w:rsidP="0066289C">
      <w:r>
        <w:br w:type="page"/>
      </w:r>
    </w:p>
    <w:p w14:paraId="41A396A5" w14:textId="33E943BD"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7F38D0C3" wp14:editId="391126FD">
            <wp:extent cx="5486400" cy="4581525"/>
            <wp:effectExtent l="0" t="0" r="0" b="3175"/>
            <wp:docPr id="1941158113" name="Picture 1" descr="A graph of different types of sea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58113" name="Picture 1" descr="A graph of different types of sea water&#10;&#10;Description automatically generated with medium confidence"/>
                    <pic:cNvPicPr/>
                  </pic:nvPicPr>
                  <pic:blipFill>
                    <a:blip r:embed="rId24"/>
                    <a:stretch>
                      <a:fillRect/>
                    </a:stretch>
                  </pic:blipFill>
                  <pic:spPr>
                    <a:xfrm>
                      <a:off x="0" y="0"/>
                      <a:ext cx="5486400" cy="4581525"/>
                    </a:xfrm>
                    <a:prstGeom prst="rect">
                      <a:avLst/>
                    </a:prstGeom>
                  </pic:spPr>
                </pic:pic>
              </a:graphicData>
            </a:graphic>
          </wp:inline>
        </w:drawing>
      </w:r>
    </w:p>
    <w:p w14:paraId="3BD7050B" w14:textId="7826EE23" w:rsidR="0066289C" w:rsidRDefault="0066289C" w:rsidP="0066289C">
      <w:pPr>
        <w:pStyle w:val="SMText"/>
        <w:ind w:firstLine="0"/>
        <w:rPr>
          <w:lang w:val="en-GB"/>
        </w:rPr>
      </w:pPr>
      <w:r w:rsidRPr="00F34FDD">
        <w:t xml:space="preserve">Figure </w:t>
      </w:r>
      <w:r w:rsidR="00FC51EB">
        <w:t>S8</w:t>
      </w:r>
      <w:r w:rsidRPr="00F34FDD">
        <w:t xml:space="preserve">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m</w:t>
      </w:r>
      <w:r w:rsidRPr="00F34FDD">
        <w:t>id-</w:t>
      </w:r>
      <w:r w:rsidR="001F1716">
        <w:t>o</w:t>
      </w:r>
      <w:r w:rsidRPr="00F34FDD">
        <w:t xml:space="preserve">cean </w:t>
      </w:r>
      <w:r w:rsidR="001F1716">
        <w:t>r</w:t>
      </w:r>
      <w:r w:rsidRPr="00F34FDD">
        <w:t>idge locations (Part 2). NAR</w:t>
      </w:r>
      <w:r w:rsidRPr="00F34FDD">
        <w:rPr>
          <w:lang w:val="en-GB"/>
        </w:rPr>
        <w:t xml:space="preserve"> – North Atlantic Ridge, MAR – Mid-Atlantic Ridge, GR – Gakkel Ridge. </w:t>
      </w:r>
    </w:p>
    <w:p w14:paraId="42E94D50" w14:textId="77777777" w:rsidR="0066289C" w:rsidRDefault="0066289C" w:rsidP="0066289C">
      <w:pPr>
        <w:rPr>
          <w:lang w:val="en-GB"/>
        </w:rPr>
      </w:pPr>
      <w:r>
        <w:rPr>
          <w:lang w:val="en-GB"/>
        </w:rPr>
        <w:br w:type="page"/>
      </w:r>
    </w:p>
    <w:p w14:paraId="0B47D97F" w14:textId="088AA3FD"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23D85A1A" wp14:editId="4E40FDD1">
            <wp:extent cx="5486400" cy="4581525"/>
            <wp:effectExtent l="0" t="0" r="0" b="3175"/>
            <wp:docPr id="192078649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786495" name="Picture 1" descr="A screenshot of a graph&#10;&#10;Description automatically generated"/>
                    <pic:cNvPicPr/>
                  </pic:nvPicPr>
                  <pic:blipFill>
                    <a:blip r:embed="rId25"/>
                    <a:stretch>
                      <a:fillRect/>
                    </a:stretch>
                  </pic:blipFill>
                  <pic:spPr>
                    <a:xfrm>
                      <a:off x="0" y="0"/>
                      <a:ext cx="5486400" cy="4581525"/>
                    </a:xfrm>
                    <a:prstGeom prst="rect">
                      <a:avLst/>
                    </a:prstGeom>
                  </pic:spPr>
                </pic:pic>
              </a:graphicData>
            </a:graphic>
          </wp:inline>
        </w:drawing>
      </w:r>
    </w:p>
    <w:p w14:paraId="5E6F9209" w14:textId="7851C962" w:rsidR="0066289C" w:rsidRDefault="0066289C" w:rsidP="0066289C">
      <w:pPr>
        <w:pStyle w:val="SMText"/>
        <w:ind w:firstLine="0"/>
      </w:pPr>
      <w:r w:rsidRPr="00F34FDD">
        <w:t xml:space="preserve">Figure </w:t>
      </w:r>
      <w:r w:rsidR="00FC51EB">
        <w:t>S8</w:t>
      </w:r>
      <w:r w:rsidRPr="00F34FDD">
        <w:t xml:space="preserve">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s</w:t>
      </w:r>
      <w:r w:rsidRPr="00F34FDD">
        <w:t xml:space="preserve">ubduction </w:t>
      </w:r>
      <w:r w:rsidR="001F1716">
        <w:t>z</w:t>
      </w:r>
      <w:r w:rsidRPr="00F34FDD">
        <w:t>ones (Part 1).</w:t>
      </w:r>
    </w:p>
    <w:p w14:paraId="7942463F" w14:textId="77777777" w:rsidR="0066289C" w:rsidRDefault="0066289C" w:rsidP="0066289C">
      <w:r>
        <w:br w:type="page"/>
      </w:r>
    </w:p>
    <w:p w14:paraId="7E8DDD10" w14:textId="74A7A990"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2CD3C669" wp14:editId="51AE3C0B">
            <wp:extent cx="5486400" cy="4581525"/>
            <wp:effectExtent l="0" t="0" r="0" b="3175"/>
            <wp:docPr id="151163916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39169" name="Picture 1" descr="A screenshot of a graph&#10;&#10;Description automatically generated"/>
                    <pic:cNvPicPr/>
                  </pic:nvPicPr>
                  <pic:blipFill>
                    <a:blip r:embed="rId26"/>
                    <a:stretch>
                      <a:fillRect/>
                    </a:stretch>
                  </pic:blipFill>
                  <pic:spPr>
                    <a:xfrm>
                      <a:off x="0" y="0"/>
                      <a:ext cx="5486400" cy="4581525"/>
                    </a:xfrm>
                    <a:prstGeom prst="rect">
                      <a:avLst/>
                    </a:prstGeom>
                  </pic:spPr>
                </pic:pic>
              </a:graphicData>
            </a:graphic>
          </wp:inline>
        </w:drawing>
      </w:r>
    </w:p>
    <w:p w14:paraId="2366AA85" w14:textId="467E88AE" w:rsidR="0066289C" w:rsidRDefault="0066289C" w:rsidP="0066289C">
      <w:pPr>
        <w:pStyle w:val="SMText"/>
        <w:ind w:firstLine="0"/>
      </w:pPr>
      <w:r w:rsidRPr="00F34FDD">
        <w:t xml:space="preserve">Figure </w:t>
      </w:r>
      <w:r w:rsidR="00FC51EB">
        <w:t>S8</w:t>
      </w:r>
      <w:r w:rsidRPr="00F34FDD">
        <w:t xml:space="preserve">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2).</w:t>
      </w:r>
    </w:p>
    <w:p w14:paraId="34A885F6" w14:textId="77777777" w:rsidR="0066289C" w:rsidRDefault="0066289C" w:rsidP="0066289C">
      <w:r>
        <w:br w:type="page"/>
      </w:r>
    </w:p>
    <w:p w14:paraId="4027F972" w14:textId="7F4E5F03"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32E8932F" wp14:editId="7B920FAA">
            <wp:extent cx="5486400" cy="4581525"/>
            <wp:effectExtent l="0" t="0" r="0" b="3175"/>
            <wp:docPr id="131489985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99854" name="Picture 1" descr="A group of graphs showing different types of pressure&#10;&#10;Description automatically generated"/>
                    <pic:cNvPicPr/>
                  </pic:nvPicPr>
                  <pic:blipFill>
                    <a:blip r:embed="rId27"/>
                    <a:stretch>
                      <a:fillRect/>
                    </a:stretch>
                  </pic:blipFill>
                  <pic:spPr>
                    <a:xfrm>
                      <a:off x="0" y="0"/>
                      <a:ext cx="5486400" cy="4581525"/>
                    </a:xfrm>
                    <a:prstGeom prst="rect">
                      <a:avLst/>
                    </a:prstGeom>
                  </pic:spPr>
                </pic:pic>
              </a:graphicData>
            </a:graphic>
          </wp:inline>
        </w:drawing>
      </w:r>
    </w:p>
    <w:p w14:paraId="58996467" w14:textId="7A5154B4" w:rsidR="0066289C" w:rsidRDefault="0066289C" w:rsidP="0066289C">
      <w:pPr>
        <w:pStyle w:val="SMText"/>
        <w:ind w:firstLine="0"/>
      </w:pPr>
      <w:r w:rsidRPr="00F34FDD">
        <w:t xml:space="preserve">Figure </w:t>
      </w:r>
      <w:r w:rsidR="00FC51EB">
        <w:t>S8</w:t>
      </w:r>
      <w:r w:rsidRPr="00F34FDD">
        <w:t xml:space="preserve">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3).</w:t>
      </w:r>
    </w:p>
    <w:p w14:paraId="0FADA308" w14:textId="77777777" w:rsidR="0066289C" w:rsidRDefault="0066289C" w:rsidP="0066289C">
      <w:r>
        <w:br w:type="page"/>
      </w:r>
    </w:p>
    <w:p w14:paraId="135414B2" w14:textId="1D2B76B4"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061FCCD7" wp14:editId="70EEC717">
            <wp:extent cx="5486400" cy="2299335"/>
            <wp:effectExtent l="0" t="0" r="0" b="0"/>
            <wp:docPr id="2115706581" name="Picture 1"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06581" name="Picture 1" descr="A graph of different colors and numbers&#10;&#10;Description automatically generated with medium confidence"/>
                    <pic:cNvPicPr/>
                  </pic:nvPicPr>
                  <pic:blipFill>
                    <a:blip r:embed="rId28"/>
                    <a:stretch>
                      <a:fillRect/>
                    </a:stretch>
                  </pic:blipFill>
                  <pic:spPr>
                    <a:xfrm>
                      <a:off x="0" y="0"/>
                      <a:ext cx="5486400" cy="2299335"/>
                    </a:xfrm>
                    <a:prstGeom prst="rect">
                      <a:avLst/>
                    </a:prstGeom>
                  </pic:spPr>
                </pic:pic>
              </a:graphicData>
            </a:graphic>
          </wp:inline>
        </w:drawing>
      </w:r>
    </w:p>
    <w:p w14:paraId="1BAA9947" w14:textId="63D451F4" w:rsidR="0066289C" w:rsidRPr="00F34FDD" w:rsidRDefault="0066289C" w:rsidP="0066289C">
      <w:pPr>
        <w:pStyle w:val="SMText"/>
        <w:ind w:firstLine="0"/>
      </w:pPr>
      <w:r w:rsidRPr="00F34FDD">
        <w:t xml:space="preserve">Figure </w:t>
      </w:r>
      <w:r w:rsidR="00FC51EB">
        <w:t>S8</w:t>
      </w:r>
      <w:r w:rsidRPr="00F34FDD">
        <w:t xml:space="preserve">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6358E617" w:rsidR="0066289C" w:rsidRPr="00F34FDD" w:rsidRDefault="005819C9" w:rsidP="0066289C">
      <w:pPr>
        <w:pStyle w:val="SMText"/>
        <w:ind w:firstLine="0"/>
      </w:pPr>
      <w:r w:rsidRPr="005819C9">
        <w:rPr>
          <w:noProof/>
        </w:rPr>
        <w:t xml:space="preserve"> </w:t>
      </w:r>
      <w:r w:rsidRPr="005819C9">
        <w:rPr>
          <w:noProof/>
        </w:rPr>
        <w:drawing>
          <wp:inline distT="0" distB="0" distL="0" distR="0" wp14:anchorId="230D88A2" wp14:editId="71912AE0">
            <wp:extent cx="5486400" cy="4007485"/>
            <wp:effectExtent l="0" t="0" r="0" b="5715"/>
            <wp:docPr id="132674910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49105" name="Picture 1" descr="A screenshot of a graph&#10;&#10;Description automatically generated"/>
                    <pic:cNvPicPr/>
                  </pic:nvPicPr>
                  <pic:blipFill>
                    <a:blip r:embed="rId29"/>
                    <a:stretch>
                      <a:fillRect/>
                    </a:stretch>
                  </pic:blipFill>
                  <pic:spPr>
                    <a:xfrm>
                      <a:off x="0" y="0"/>
                      <a:ext cx="5486400" cy="4007485"/>
                    </a:xfrm>
                    <a:prstGeom prst="rect">
                      <a:avLst/>
                    </a:prstGeom>
                  </pic:spPr>
                </pic:pic>
              </a:graphicData>
            </a:graphic>
          </wp:inline>
        </w:drawing>
      </w:r>
    </w:p>
    <w:p w14:paraId="1414CF96" w14:textId="3C401B5B" w:rsidR="0066289C" w:rsidRPr="00F34FDD" w:rsidRDefault="0066289C" w:rsidP="0066289C">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w:t>
      </w:r>
      <w:r w:rsidR="001F1716">
        <w:t>s</w:t>
      </w:r>
      <w:r w:rsidRPr="00F34FDD">
        <w:t xml:space="preserve">aturation </w:t>
      </w:r>
      <w:r w:rsidR="001F1716">
        <w:t>p</w:t>
      </w:r>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3CB5BCB0" w14:textId="77777777" w:rsidR="0066289C" w:rsidRDefault="0066289C" w:rsidP="0066289C">
      <w:pPr>
        <w:pStyle w:val="SOMContent"/>
        <w:spacing w:before="0"/>
        <w:ind w:firstLine="6"/>
      </w:pPr>
    </w:p>
    <w:p w14:paraId="23147D89" w14:textId="77777777" w:rsidR="0066289C" w:rsidRPr="00FC03DB" w:rsidRDefault="0066289C" w:rsidP="0066289C">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6420C330" w14:textId="77777777" w:rsidR="0066289C" w:rsidRDefault="0066289C" w:rsidP="0066289C">
      <w:pPr>
        <w:pStyle w:val="SOMContent"/>
        <w:spacing w:before="0"/>
        <w:ind w:firstLine="6"/>
      </w:pPr>
    </w:p>
    <w:p w14:paraId="57ED0125" w14:textId="77777777" w:rsidR="0066289C" w:rsidRDefault="0066289C" w:rsidP="0066289C">
      <w:pPr>
        <w:pStyle w:val="SOMContent"/>
        <w:spacing w:before="0"/>
        <w:ind w:firstLine="6"/>
      </w:pPr>
      <w:r>
        <w:t xml:space="preserve">Compilation of tracking labels, email exchange with HVO personnel and editorial process.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607EA2B3" w14:textId="77777777" w:rsidR="006A23C3" w:rsidRPr="006A23C3" w:rsidRDefault="008F7B2E" w:rsidP="006A23C3">
      <w:pPr>
        <w:pStyle w:val="Bibliography"/>
      </w:pPr>
      <w:r w:rsidRPr="008F7B2E">
        <w:rPr>
          <w:rFonts w:ascii="Arial" w:hAnsi="Arial" w:cs="Arial"/>
          <w:sz w:val="20"/>
        </w:rPr>
        <w:fldChar w:fldCharType="begin"/>
      </w:r>
      <w:r w:rsidR="0066289C">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6A23C3" w:rsidRPr="006A23C3">
        <w:t xml:space="preserve">Allison, C. M. (2018). </w:t>
      </w:r>
      <w:r w:rsidR="006A23C3" w:rsidRPr="006A23C3">
        <w:rPr>
          <w:i/>
          <w:iCs/>
        </w:rPr>
        <w:t>Highly explosive mafic volcanism: the role of volatiles</w:t>
      </w:r>
      <w:r w:rsidR="006A23C3" w:rsidRPr="006A23C3">
        <w:t>. Arizona State University.</w:t>
      </w:r>
    </w:p>
    <w:p w14:paraId="75348537" w14:textId="77777777" w:rsidR="006A23C3" w:rsidRPr="006A23C3" w:rsidRDefault="006A23C3" w:rsidP="006A23C3">
      <w:pPr>
        <w:pStyle w:val="Bibliography"/>
      </w:pPr>
      <w:r w:rsidRPr="006A23C3">
        <w:t xml:space="preserve">Allison, C. M., Roggensack, K. &amp; Clarke, A. B. (2021). Highly explosive basaltic eruptions driven by CO2 exsolution. </w:t>
      </w:r>
      <w:r w:rsidRPr="006A23C3">
        <w:rPr>
          <w:i/>
          <w:iCs/>
        </w:rPr>
        <w:t>Nature Communications</w:t>
      </w:r>
      <w:r w:rsidRPr="006A23C3">
        <w:t xml:space="preserve"> </w:t>
      </w:r>
      <w:r w:rsidRPr="006A23C3">
        <w:rPr>
          <w:b/>
          <w:bCs/>
        </w:rPr>
        <w:t>12</w:t>
      </w:r>
      <w:r w:rsidRPr="006A23C3">
        <w:t>, 217.</w:t>
      </w:r>
    </w:p>
    <w:p w14:paraId="7AE792A0" w14:textId="77777777" w:rsidR="006A23C3" w:rsidRPr="006A23C3" w:rsidRDefault="006A23C3" w:rsidP="006A23C3">
      <w:pPr>
        <w:pStyle w:val="Bibliography"/>
      </w:pPr>
      <w:r w:rsidRPr="006A23C3">
        <w:t xml:space="preserve">Anderson, A. T. &amp; Brown, G. G. (1993). CO2 contents and formation pressures of some Kilauean melt inclusions. </w:t>
      </w:r>
      <w:r w:rsidRPr="006A23C3">
        <w:rPr>
          <w:i/>
          <w:iCs/>
        </w:rPr>
        <w:t>American Mineralogist</w:t>
      </w:r>
      <w:r w:rsidRPr="006A23C3">
        <w:t xml:space="preserve">. GeoScienceWorld </w:t>
      </w:r>
      <w:r w:rsidRPr="006A23C3">
        <w:rPr>
          <w:b/>
          <w:bCs/>
        </w:rPr>
        <w:t>78</w:t>
      </w:r>
      <w:r w:rsidRPr="006A23C3">
        <w:t>, 794–803.</w:t>
      </w:r>
    </w:p>
    <w:p w14:paraId="20F109E0" w14:textId="77777777" w:rsidR="006A23C3" w:rsidRPr="006A23C3" w:rsidRDefault="006A23C3" w:rsidP="006A23C3">
      <w:pPr>
        <w:pStyle w:val="Bibliography"/>
      </w:pPr>
      <w:r w:rsidRPr="006A23C3">
        <w:t xml:space="preserve">Armstrong, J. T. (1988). Accurate quantitative analysis of oxygen and nitrogen with a W/Si multilayer crystal. </w:t>
      </w:r>
      <w:r w:rsidRPr="006A23C3">
        <w:rPr>
          <w:i/>
          <w:iCs/>
        </w:rPr>
        <w:t>Microbeam analysis</w:t>
      </w:r>
      <w:r w:rsidRPr="006A23C3">
        <w:t>. San Francisco Press, Inc 301–304.</w:t>
      </w:r>
    </w:p>
    <w:p w14:paraId="5A1492B1" w14:textId="77777777" w:rsidR="006A23C3" w:rsidRPr="006A23C3" w:rsidRDefault="006A23C3" w:rsidP="006A23C3">
      <w:pPr>
        <w:pStyle w:val="Bibliography"/>
      </w:pPr>
      <w:r w:rsidRPr="006A23C3">
        <w:t xml:space="preserve">Aster, E. M., Wallace, P. J., Moore, L. R., Watkins, J., Gazel, E. &amp; Bodnar, R. J. (2016). Reconstructing CO2 concentrations in basaltic melt inclusions using Raman analysis of vapor bubbles. </w:t>
      </w:r>
      <w:r w:rsidRPr="006A23C3">
        <w:rPr>
          <w:i/>
          <w:iCs/>
        </w:rPr>
        <w:t>Journal of Volcanology and Geothermal Research</w:t>
      </w:r>
      <w:r w:rsidRPr="006A23C3">
        <w:t xml:space="preserve"> </w:t>
      </w:r>
      <w:r w:rsidRPr="006A23C3">
        <w:rPr>
          <w:b/>
          <w:bCs/>
        </w:rPr>
        <w:t>323</w:t>
      </w:r>
      <w:r w:rsidRPr="006A23C3">
        <w:t>, 148–162.</w:t>
      </w:r>
    </w:p>
    <w:p w14:paraId="624C729B" w14:textId="77777777" w:rsidR="006A23C3" w:rsidRPr="006A23C3" w:rsidRDefault="006A23C3" w:rsidP="006A23C3">
      <w:pPr>
        <w:pStyle w:val="Bibliography"/>
      </w:pPr>
      <w:r w:rsidRPr="006A23C3">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6A23C3">
        <w:rPr>
          <w:i/>
          <w:iCs/>
        </w:rPr>
        <w:t>Contributions to Mineralogy and Petrology</w:t>
      </w:r>
      <w:r w:rsidRPr="006A23C3">
        <w:t xml:space="preserve"> </w:t>
      </w:r>
      <w:r w:rsidRPr="006A23C3">
        <w:rPr>
          <w:b/>
          <w:bCs/>
        </w:rPr>
        <w:t>157</w:t>
      </w:r>
      <w:r w:rsidRPr="006A23C3">
        <w:t>, 209–230.</w:t>
      </w:r>
    </w:p>
    <w:p w14:paraId="29D58A23" w14:textId="77777777" w:rsidR="006A23C3" w:rsidRPr="006A23C3" w:rsidRDefault="006A23C3" w:rsidP="006A23C3">
      <w:pPr>
        <w:pStyle w:val="Bibliography"/>
      </w:pPr>
      <w:r w:rsidRPr="006A23C3">
        <w:t xml:space="preserve">Bali, E., Hartley, M. E., Halldórsson, S. A., Gudfinnsson, G. H. &amp; Jakobsson, S. (2018). Melt inclusion constraints on volatile systematics and degassing history of the </w:t>
      </w:r>
      <w:r w:rsidRPr="006A23C3">
        <w:lastRenderedPageBreak/>
        <w:t xml:space="preserve">2014–2015 Holuhraun eruption, Iceland. </w:t>
      </w:r>
      <w:r w:rsidRPr="006A23C3">
        <w:rPr>
          <w:i/>
          <w:iCs/>
        </w:rPr>
        <w:t>Contributions to Mineralogy and Petrology</w:t>
      </w:r>
      <w:r w:rsidRPr="006A23C3">
        <w:t xml:space="preserve"> </w:t>
      </w:r>
      <w:r w:rsidRPr="006A23C3">
        <w:rPr>
          <w:b/>
          <w:bCs/>
        </w:rPr>
        <w:t>173</w:t>
      </w:r>
      <w:r w:rsidRPr="006A23C3">
        <w:t>, 9.</w:t>
      </w:r>
    </w:p>
    <w:p w14:paraId="002134CA" w14:textId="77777777" w:rsidR="006A23C3" w:rsidRPr="006A23C3" w:rsidRDefault="006A23C3" w:rsidP="006A23C3">
      <w:pPr>
        <w:pStyle w:val="Bibliography"/>
      </w:pPr>
      <w:r w:rsidRPr="006A23C3">
        <w:t xml:space="preserve">Beattie, P. (1993). Olivine-melt and orthopyroxene-melt equilibria. </w:t>
      </w:r>
      <w:r w:rsidRPr="006A23C3">
        <w:rPr>
          <w:i/>
          <w:iCs/>
        </w:rPr>
        <w:t>Contributions to Mineralogy and Petrology</w:t>
      </w:r>
      <w:r w:rsidRPr="006A23C3">
        <w:t xml:space="preserve"> </w:t>
      </w:r>
      <w:r w:rsidRPr="006A23C3">
        <w:rPr>
          <w:b/>
          <w:bCs/>
        </w:rPr>
        <w:t>115</w:t>
      </w:r>
      <w:r w:rsidRPr="006A23C3">
        <w:t>, 103–111.</w:t>
      </w:r>
    </w:p>
    <w:p w14:paraId="14F2D538" w14:textId="77777777" w:rsidR="006A23C3" w:rsidRPr="006A23C3" w:rsidRDefault="006A23C3" w:rsidP="006A23C3">
      <w:pPr>
        <w:pStyle w:val="Bibliography"/>
      </w:pPr>
      <w:r w:rsidRPr="006A23C3">
        <w:t xml:space="preserve">Benjamin, E. R., Plank, T., Wade, J. A., Kelley, K. A., Hauri, E. H. &amp; Alvarado, G. E. (2007). High water contents in basaltic magmas from Irazú Volcano, Costa Rica. </w:t>
      </w:r>
      <w:r w:rsidRPr="006A23C3">
        <w:rPr>
          <w:i/>
          <w:iCs/>
        </w:rPr>
        <w:t>Journal of Volcanology and Geothermal Research</w:t>
      </w:r>
      <w:r w:rsidRPr="006A23C3">
        <w:t xml:space="preserve"> </w:t>
      </w:r>
      <w:r w:rsidRPr="006A23C3">
        <w:rPr>
          <w:b/>
          <w:bCs/>
        </w:rPr>
        <w:t>168</w:t>
      </w:r>
      <w:r w:rsidRPr="006A23C3">
        <w:t>, 68–92.</w:t>
      </w:r>
    </w:p>
    <w:p w14:paraId="42EA82C9" w14:textId="77777777" w:rsidR="006A23C3" w:rsidRPr="006A23C3" w:rsidRDefault="006A23C3" w:rsidP="006A23C3">
      <w:pPr>
        <w:pStyle w:val="Bibliography"/>
      </w:pPr>
      <w:r w:rsidRPr="006A23C3">
        <w:t xml:space="preserve">Bennett, E. N., Jenner, F. E., Millet, M.-A., Cashman, K. V. &amp; Lissenberg, C. J. (2019). Deep roots for mid-ocean-ridge volcanoes revealed by plagioclase-hosted melt inclusions. </w:t>
      </w:r>
      <w:r w:rsidRPr="006A23C3">
        <w:rPr>
          <w:i/>
          <w:iCs/>
        </w:rPr>
        <w:t>Nature</w:t>
      </w:r>
      <w:r w:rsidRPr="006A23C3">
        <w:t xml:space="preserve">. Nature Publishing Group </w:t>
      </w:r>
      <w:r w:rsidRPr="006A23C3">
        <w:rPr>
          <w:b/>
          <w:bCs/>
        </w:rPr>
        <w:t>572</w:t>
      </w:r>
      <w:r w:rsidRPr="006A23C3">
        <w:t>, 235–239.</w:t>
      </w:r>
    </w:p>
    <w:p w14:paraId="39A83F21" w14:textId="77777777" w:rsidR="006A23C3" w:rsidRPr="006A23C3" w:rsidRDefault="006A23C3" w:rsidP="006A23C3">
      <w:pPr>
        <w:pStyle w:val="Bibliography"/>
      </w:pPr>
      <w:r w:rsidRPr="006A23C3">
        <w:t xml:space="preserve">Berlo, K., Stix, J., Roggensack, K. &amp; Ghaleb, B. (2012). A tale of two magmas, Fuego, Guatemala. </w:t>
      </w:r>
      <w:r w:rsidRPr="006A23C3">
        <w:rPr>
          <w:i/>
          <w:iCs/>
        </w:rPr>
        <w:t>Bulletin of Volcanology</w:t>
      </w:r>
      <w:r w:rsidRPr="006A23C3">
        <w:t xml:space="preserve"> </w:t>
      </w:r>
      <w:r w:rsidRPr="006A23C3">
        <w:rPr>
          <w:b/>
          <w:bCs/>
        </w:rPr>
        <w:t>74</w:t>
      </w:r>
      <w:r w:rsidRPr="006A23C3">
        <w:t>, 377–390.</w:t>
      </w:r>
    </w:p>
    <w:p w14:paraId="068AA670" w14:textId="77777777" w:rsidR="006A23C3" w:rsidRPr="006A23C3" w:rsidRDefault="006A23C3" w:rsidP="006A23C3">
      <w:pPr>
        <w:pStyle w:val="Bibliography"/>
      </w:pPr>
      <w:r w:rsidRPr="006A23C3">
        <w:t xml:space="preserve">Bouvet de Maisonneuve, C., Dungan, M. A., Bachmann, O. &amp; Burgisser, A. (2012). Insights into shallow magma storage and crystallization at Volcán Llaima (Andean Southern Volcanic Zone, Chile). </w:t>
      </w:r>
      <w:r w:rsidRPr="006A23C3">
        <w:rPr>
          <w:i/>
          <w:iCs/>
        </w:rPr>
        <w:t>Journal of Volcanology and Geothermal Research</w:t>
      </w:r>
      <w:r w:rsidRPr="006A23C3">
        <w:t xml:space="preserve"> </w:t>
      </w:r>
      <w:r w:rsidRPr="006A23C3">
        <w:rPr>
          <w:b/>
          <w:bCs/>
        </w:rPr>
        <w:t>211–212</w:t>
      </w:r>
      <w:r w:rsidRPr="006A23C3">
        <w:t>, 76–91.</w:t>
      </w:r>
    </w:p>
    <w:p w14:paraId="101FDB2D" w14:textId="77777777" w:rsidR="006A23C3" w:rsidRPr="006A23C3" w:rsidRDefault="006A23C3" w:rsidP="006A23C3">
      <w:pPr>
        <w:pStyle w:val="Bibliography"/>
      </w:pPr>
      <w:r w:rsidRPr="006A23C3">
        <w:t xml:space="preserve">Brounce, M. N., Kelley, K. A. &amp; Cottrell, E. (2014). Variations in Fe3+/∑Fe of Mariana Arc Basalts and Mantle Wedge fO2. </w:t>
      </w:r>
      <w:r w:rsidRPr="006A23C3">
        <w:rPr>
          <w:i/>
          <w:iCs/>
        </w:rPr>
        <w:t>Journal of Petrology</w:t>
      </w:r>
      <w:r w:rsidRPr="006A23C3">
        <w:t xml:space="preserve"> </w:t>
      </w:r>
      <w:r w:rsidRPr="006A23C3">
        <w:rPr>
          <w:b/>
          <w:bCs/>
        </w:rPr>
        <w:t>55</w:t>
      </w:r>
      <w:r w:rsidRPr="006A23C3">
        <w:t>, 2513–2536.</w:t>
      </w:r>
    </w:p>
    <w:p w14:paraId="31280193" w14:textId="77777777" w:rsidR="006A23C3" w:rsidRPr="006A23C3" w:rsidRDefault="006A23C3" w:rsidP="006A23C3">
      <w:pPr>
        <w:pStyle w:val="Bibliography"/>
      </w:pPr>
      <w:r w:rsidRPr="006A23C3">
        <w:t xml:space="preserve">Cassidy, M., Edmonds, M., Watt, S. F. L., Palmer, M. R. &amp; Gernon, T. M. (2015). Origin of Basalts by Hybridization in Andesite-dominated Arcs. </w:t>
      </w:r>
      <w:r w:rsidRPr="006A23C3">
        <w:rPr>
          <w:i/>
          <w:iCs/>
        </w:rPr>
        <w:t>Journal of Petrology</w:t>
      </w:r>
      <w:r w:rsidRPr="006A23C3">
        <w:t xml:space="preserve"> </w:t>
      </w:r>
      <w:r w:rsidRPr="006A23C3">
        <w:rPr>
          <w:b/>
          <w:bCs/>
        </w:rPr>
        <w:t>56</w:t>
      </w:r>
      <w:r w:rsidRPr="006A23C3">
        <w:t>, 325–346.</w:t>
      </w:r>
    </w:p>
    <w:p w14:paraId="66D12F07" w14:textId="77777777" w:rsidR="006A23C3" w:rsidRPr="006A23C3" w:rsidRDefault="006A23C3" w:rsidP="006A23C3">
      <w:pPr>
        <w:pStyle w:val="Bibliography"/>
      </w:pPr>
      <w:r w:rsidRPr="006A23C3">
        <w:t xml:space="preserve">Cervantes, P. &amp; Wallace, P. (2003). Magma degassing and basaltic eruption styles: a case study of </w:t>
      </w:r>
      <w:r w:rsidRPr="006A23C3">
        <w:rPr>
          <w:rFonts w:ascii="Cambria Math" w:hAnsi="Cambria Math" w:cs="Cambria Math"/>
        </w:rPr>
        <w:t>∼</w:t>
      </w:r>
      <w:r w:rsidRPr="006A23C3">
        <w:t xml:space="preserve">2000 year BP Xitle volcano in central Mexico. </w:t>
      </w:r>
      <w:r w:rsidRPr="006A23C3">
        <w:rPr>
          <w:i/>
          <w:iCs/>
        </w:rPr>
        <w:t>Journal of Volcanology and Geothermal Research</w:t>
      </w:r>
      <w:r w:rsidRPr="006A23C3">
        <w:t xml:space="preserve"> </w:t>
      </w:r>
      <w:r w:rsidRPr="006A23C3">
        <w:rPr>
          <w:b/>
          <w:bCs/>
        </w:rPr>
        <w:t>120</w:t>
      </w:r>
      <w:r w:rsidRPr="006A23C3">
        <w:t>, 249–270.</w:t>
      </w:r>
    </w:p>
    <w:p w14:paraId="02061C74" w14:textId="77777777" w:rsidR="006A23C3" w:rsidRPr="006A23C3" w:rsidRDefault="006A23C3" w:rsidP="006A23C3">
      <w:pPr>
        <w:pStyle w:val="Bibliography"/>
      </w:pPr>
      <w:r w:rsidRPr="006A23C3">
        <w:t xml:space="preserve">Colman, A., Sinton, J. M. &amp; Wanless, V. D. (2015). Constraints from melt inclusions on depths of magma residence at intermediate magma supply along the Galápagos Spreading Center. </w:t>
      </w:r>
      <w:r w:rsidRPr="006A23C3">
        <w:rPr>
          <w:i/>
          <w:iCs/>
        </w:rPr>
        <w:t>Earth and Planetary Science Letters</w:t>
      </w:r>
      <w:r w:rsidRPr="006A23C3">
        <w:t xml:space="preserve"> </w:t>
      </w:r>
      <w:r w:rsidRPr="006A23C3">
        <w:rPr>
          <w:b/>
          <w:bCs/>
        </w:rPr>
        <w:t>412</w:t>
      </w:r>
      <w:r w:rsidRPr="006A23C3">
        <w:t>, 122–131.</w:t>
      </w:r>
    </w:p>
    <w:p w14:paraId="3F7E39C0" w14:textId="77777777" w:rsidR="006A23C3" w:rsidRPr="006A23C3" w:rsidRDefault="006A23C3" w:rsidP="006A23C3">
      <w:pPr>
        <w:pStyle w:val="Bibliography"/>
      </w:pPr>
      <w:r w:rsidRPr="006A23C3">
        <w:t xml:space="preserve">Cooper, L. B., Plank, T., Arculus, R. J., Hauri, E. H., Hall, P. S. &amp; Parman, S. W. (2010). High-Ca boninites from the active Tonga Arc. </w:t>
      </w:r>
      <w:r w:rsidRPr="006A23C3">
        <w:rPr>
          <w:i/>
          <w:iCs/>
        </w:rPr>
        <w:t>Journal of Geophysical Research: Solid Earth</w:t>
      </w:r>
      <w:r w:rsidRPr="006A23C3">
        <w:t xml:space="preserve"> </w:t>
      </w:r>
      <w:r w:rsidRPr="006A23C3">
        <w:rPr>
          <w:b/>
          <w:bCs/>
        </w:rPr>
        <w:t>115</w:t>
      </w:r>
      <w:r w:rsidRPr="006A23C3">
        <w:t>.</w:t>
      </w:r>
    </w:p>
    <w:p w14:paraId="687A49A6" w14:textId="77777777" w:rsidR="006A23C3" w:rsidRPr="006A23C3" w:rsidRDefault="006A23C3" w:rsidP="006A23C3">
      <w:pPr>
        <w:pStyle w:val="Bibliography"/>
      </w:pPr>
      <w:r w:rsidRPr="006A23C3">
        <w:t xml:space="preserve">Cooper, L., Plank, T., Arculus, R., Hauri, E. &amp; Kelley, K. A. (2022). Arc–Backarc Exchange Along the Tonga–Lau System: Constraints From Volatile Elements. </w:t>
      </w:r>
      <w:r w:rsidRPr="006A23C3">
        <w:rPr>
          <w:i/>
          <w:iCs/>
        </w:rPr>
        <w:t>Journal of Petrology</w:t>
      </w:r>
      <w:r w:rsidRPr="006A23C3">
        <w:t xml:space="preserve"> </w:t>
      </w:r>
      <w:r w:rsidRPr="006A23C3">
        <w:rPr>
          <w:b/>
          <w:bCs/>
        </w:rPr>
        <w:t>63</w:t>
      </w:r>
      <w:r w:rsidRPr="006A23C3">
        <w:t>, egac072.</w:t>
      </w:r>
    </w:p>
    <w:p w14:paraId="3668606A" w14:textId="77777777" w:rsidR="006A23C3" w:rsidRPr="006A23C3" w:rsidRDefault="006A23C3" w:rsidP="006A23C3">
      <w:pPr>
        <w:pStyle w:val="Bibliography"/>
      </w:pPr>
      <w:r w:rsidRPr="006A23C3">
        <w:t xml:space="preserve">Dayton, K., Gazel, E., Wieser, P. E., Troll, V. R., Carracedo, J. C., Aulinas, M. &amp; Perez-Torrado, F. J. (2024). Magmatic Storage and Volatile Fluxes of the 2021 La Palma Eruption. </w:t>
      </w:r>
      <w:r w:rsidRPr="006A23C3">
        <w:rPr>
          <w:i/>
          <w:iCs/>
        </w:rPr>
        <w:t>Geochemistry, Geophysics, Geosystems</w:t>
      </w:r>
      <w:r w:rsidRPr="006A23C3">
        <w:t xml:space="preserve"> </w:t>
      </w:r>
      <w:r w:rsidRPr="006A23C3">
        <w:rPr>
          <w:b/>
          <w:bCs/>
        </w:rPr>
        <w:t>25</w:t>
      </w:r>
      <w:r w:rsidRPr="006A23C3">
        <w:t>, e2024GC011491.</w:t>
      </w:r>
    </w:p>
    <w:p w14:paraId="5D4786B1" w14:textId="77777777" w:rsidR="006A23C3" w:rsidRPr="006A23C3" w:rsidRDefault="006A23C3" w:rsidP="006A23C3">
      <w:pPr>
        <w:pStyle w:val="Bibliography"/>
      </w:pPr>
      <w:r w:rsidRPr="006A23C3">
        <w:lastRenderedPageBreak/>
        <w:t xml:space="preserve">de Moor, J. M., Fischer, T. P., King, P. L., Botcharnikov, R. E., Hervig, R. L., Hilton, D. R., Barry, P. H., Mangasini, F. &amp; Ramirez, C. (2013). Volatile-rich silicate melts from Oldoinyo Lengai volcano (Tanzania): Implications for carbonatite genesis and eruptive behavior. </w:t>
      </w:r>
      <w:r w:rsidRPr="006A23C3">
        <w:rPr>
          <w:i/>
          <w:iCs/>
        </w:rPr>
        <w:t>Earth and Planetary Science Letters</w:t>
      </w:r>
      <w:r w:rsidRPr="006A23C3">
        <w:t xml:space="preserve"> </w:t>
      </w:r>
      <w:r w:rsidRPr="006A23C3">
        <w:rPr>
          <w:b/>
          <w:bCs/>
        </w:rPr>
        <w:t>361</w:t>
      </w:r>
      <w:r w:rsidRPr="006A23C3">
        <w:t>, 379–390.</w:t>
      </w:r>
    </w:p>
    <w:p w14:paraId="1C071962" w14:textId="77777777" w:rsidR="006A23C3" w:rsidRPr="006A23C3" w:rsidRDefault="006A23C3" w:rsidP="006A23C3">
      <w:pPr>
        <w:pStyle w:val="Bibliography"/>
      </w:pPr>
      <w:r w:rsidRPr="006A23C3">
        <w:t xml:space="preserve">DeVitre, C. L. </w:t>
      </w:r>
      <w:r w:rsidRPr="006A23C3">
        <w:rPr>
          <w:i/>
          <w:iCs/>
        </w:rPr>
        <w:t>et al.</w:t>
      </w:r>
      <w:r w:rsidRPr="006A23C3">
        <w:t xml:space="preserve"> (2023). Oceanic intraplate explosive eruptions fed directly from the mantle. </w:t>
      </w:r>
      <w:r w:rsidRPr="006A23C3">
        <w:rPr>
          <w:i/>
          <w:iCs/>
        </w:rPr>
        <w:t>Proceedings of the National Academy of Sciences</w:t>
      </w:r>
      <w:r w:rsidRPr="006A23C3">
        <w:t xml:space="preserve">. Proceedings of the National Academy of Sciences </w:t>
      </w:r>
      <w:r w:rsidRPr="006A23C3">
        <w:rPr>
          <w:b/>
          <w:bCs/>
        </w:rPr>
        <w:t>120</w:t>
      </w:r>
      <w:r w:rsidRPr="006A23C3">
        <w:t>, e2302093120.</w:t>
      </w:r>
    </w:p>
    <w:p w14:paraId="5765795A" w14:textId="77777777" w:rsidR="006A23C3" w:rsidRPr="006A23C3" w:rsidRDefault="006A23C3" w:rsidP="006A23C3">
      <w:pPr>
        <w:pStyle w:val="Bibliography"/>
      </w:pPr>
      <w:r w:rsidRPr="006A23C3">
        <w:t xml:space="preserve">DeVitre, C. L. &amp; Wieser, P. E. (2024). Reliability of Raman analyses of CO2-rich fluid inclusions as a geobarometer at Kīlauea. </w:t>
      </w:r>
      <w:r w:rsidRPr="006A23C3">
        <w:rPr>
          <w:i/>
          <w:iCs/>
        </w:rPr>
        <w:t>Geochemical Perspectives Letters</w:t>
      </w:r>
      <w:r w:rsidRPr="006A23C3">
        <w:t xml:space="preserve"> </w:t>
      </w:r>
      <w:r w:rsidRPr="006A23C3">
        <w:rPr>
          <w:b/>
          <w:bCs/>
        </w:rPr>
        <w:t>29</w:t>
      </w:r>
      <w:r w:rsidRPr="006A23C3">
        <w:t>, 1–8.</w:t>
      </w:r>
    </w:p>
    <w:p w14:paraId="6AED46BD" w14:textId="77777777" w:rsidR="006A23C3" w:rsidRPr="006A23C3" w:rsidRDefault="006A23C3" w:rsidP="006A23C3">
      <w:pPr>
        <w:pStyle w:val="Bibliography"/>
      </w:pPr>
      <w:r w:rsidRPr="006A23C3">
        <w:t xml:space="preserve">Donovan, A., Blundy, J., Oppenheimer, C. &amp; Buisman, I. (2017). The 2011 eruption of Nabro volcano, Eritrea: perspectives on magmatic processes from melt inclusions. </w:t>
      </w:r>
      <w:r w:rsidRPr="006A23C3">
        <w:rPr>
          <w:i/>
          <w:iCs/>
        </w:rPr>
        <w:t>Contributions to Mineralogy and Petrology</w:t>
      </w:r>
      <w:r w:rsidRPr="006A23C3">
        <w:t xml:space="preserve"> </w:t>
      </w:r>
      <w:r w:rsidRPr="006A23C3">
        <w:rPr>
          <w:b/>
          <w:bCs/>
        </w:rPr>
        <w:t>173</w:t>
      </w:r>
      <w:r w:rsidRPr="006A23C3">
        <w:t>, 1.</w:t>
      </w:r>
    </w:p>
    <w:p w14:paraId="2BBFA0B8" w14:textId="77777777" w:rsidR="006A23C3" w:rsidRPr="006A23C3" w:rsidRDefault="006A23C3" w:rsidP="006A23C3">
      <w:pPr>
        <w:pStyle w:val="Bibliography"/>
      </w:pPr>
      <w:r w:rsidRPr="006A23C3">
        <w:t xml:space="preserve">Druitt, T. H., Mercier, M., Florentin, L., Deloule, E., Cluzel, N., Flaherty, T., Médard, E. &amp; Cadoux, A. (2016). Magma Storage and Extraction Associated with Plinian and Interplinian Activity at Santorini Caldera (Greece). </w:t>
      </w:r>
      <w:r w:rsidRPr="006A23C3">
        <w:rPr>
          <w:i/>
          <w:iCs/>
        </w:rPr>
        <w:t>Journal of Petrology</w:t>
      </w:r>
      <w:r w:rsidRPr="006A23C3">
        <w:t xml:space="preserve"> </w:t>
      </w:r>
      <w:r w:rsidRPr="006A23C3">
        <w:rPr>
          <w:b/>
          <w:bCs/>
        </w:rPr>
        <w:t>57</w:t>
      </w:r>
      <w:r w:rsidRPr="006A23C3">
        <w:t>, 461–494.</w:t>
      </w:r>
    </w:p>
    <w:p w14:paraId="7185876F" w14:textId="77777777" w:rsidR="006A23C3" w:rsidRPr="006A23C3" w:rsidRDefault="006A23C3" w:rsidP="006A23C3">
      <w:pPr>
        <w:pStyle w:val="Bibliography"/>
      </w:pPr>
      <w:r w:rsidRPr="006A23C3">
        <w:t xml:space="preserve">Duan, Z. &amp; Zhang, Z. (2006). Equation of state of the H2O, CO2, and H2O–CO2 systems up to 10 GPa and 2573.15K: Molecular dynamics simulations with ab initio potential surface. </w:t>
      </w:r>
      <w:r w:rsidRPr="006A23C3">
        <w:rPr>
          <w:i/>
          <w:iCs/>
        </w:rPr>
        <w:t>Geochimica et Cosmochimica Acta</w:t>
      </w:r>
      <w:r w:rsidRPr="006A23C3">
        <w:t xml:space="preserve"> </w:t>
      </w:r>
      <w:r w:rsidRPr="006A23C3">
        <w:rPr>
          <w:b/>
          <w:bCs/>
        </w:rPr>
        <w:t>70</w:t>
      </w:r>
      <w:r w:rsidRPr="006A23C3">
        <w:t>, 2311–2324.</w:t>
      </w:r>
    </w:p>
    <w:p w14:paraId="2AA9B04D" w14:textId="77777777" w:rsidR="006A23C3" w:rsidRPr="006A23C3" w:rsidRDefault="006A23C3" w:rsidP="006A23C3">
      <w:pPr>
        <w:pStyle w:val="Bibliography"/>
      </w:pPr>
      <w:r w:rsidRPr="006A23C3">
        <w:t xml:space="preserve">Esposito, R., Bodnar, R. J., Danyushevsky, L. V., De Vivo, B., Fedele, L., Hunter, J., Lima, A. &amp; Shimizu, N. (2011). Volatile Evolution of Magma Associated with the Solchiaro Eruption in the Phlegrean Volcanic District (Italy). </w:t>
      </w:r>
      <w:r w:rsidRPr="006A23C3">
        <w:rPr>
          <w:i/>
          <w:iCs/>
        </w:rPr>
        <w:t>Journal of Petrology</w:t>
      </w:r>
      <w:r w:rsidRPr="006A23C3">
        <w:t xml:space="preserve"> </w:t>
      </w:r>
      <w:r w:rsidRPr="006A23C3">
        <w:rPr>
          <w:b/>
          <w:bCs/>
        </w:rPr>
        <w:t>52</w:t>
      </w:r>
      <w:r w:rsidRPr="006A23C3">
        <w:t>, 2431–2460.</w:t>
      </w:r>
    </w:p>
    <w:p w14:paraId="4ADD40EE" w14:textId="77777777" w:rsidR="006A23C3" w:rsidRPr="006A23C3" w:rsidRDefault="006A23C3" w:rsidP="006A23C3">
      <w:pPr>
        <w:pStyle w:val="Bibliography"/>
      </w:pPr>
      <w:r w:rsidRPr="006A23C3">
        <w:t xml:space="preserve">Famin, V., Welsch, B., Okumura, S., Bachèlery, P. &amp; Nakashima, S. (2009). Three differentiation stages of a single magma at Piton de la Fournaise volcano (Reunion hot spot). </w:t>
      </w:r>
      <w:r w:rsidRPr="006A23C3">
        <w:rPr>
          <w:i/>
          <w:iCs/>
        </w:rPr>
        <w:t>Geochemistry, Geophysics, Geosystems</w:t>
      </w:r>
      <w:r w:rsidRPr="006A23C3">
        <w:t xml:space="preserve"> </w:t>
      </w:r>
      <w:r w:rsidRPr="006A23C3">
        <w:rPr>
          <w:b/>
          <w:bCs/>
        </w:rPr>
        <w:t>10</w:t>
      </w:r>
      <w:r w:rsidRPr="006A23C3">
        <w:t>.</w:t>
      </w:r>
    </w:p>
    <w:p w14:paraId="2510C4D4" w14:textId="77777777" w:rsidR="006A23C3" w:rsidRPr="006A23C3" w:rsidRDefault="006A23C3" w:rsidP="006A23C3">
      <w:pPr>
        <w:pStyle w:val="Bibliography"/>
      </w:pPr>
      <w:r w:rsidRPr="006A23C3">
        <w:t xml:space="preserve">Field, L., Blundy, J., Brooker, R. A., Wright, T. &amp; Yirgu, G. (2012). Magma storage conditions beneath Dabbahu Volcano (Ethiopia) constrained by petrology, seismicity and satellite geodesy. </w:t>
      </w:r>
      <w:r w:rsidRPr="006A23C3">
        <w:rPr>
          <w:i/>
          <w:iCs/>
        </w:rPr>
        <w:t>Bulletin of Volcanology</w:t>
      </w:r>
      <w:r w:rsidRPr="006A23C3">
        <w:t xml:space="preserve"> </w:t>
      </w:r>
      <w:r w:rsidRPr="006A23C3">
        <w:rPr>
          <w:b/>
          <w:bCs/>
        </w:rPr>
        <w:t>74</w:t>
      </w:r>
      <w:r w:rsidRPr="006A23C3">
        <w:t>, 981–1004.</w:t>
      </w:r>
    </w:p>
    <w:p w14:paraId="0F5BAEBE" w14:textId="77777777" w:rsidR="006A23C3" w:rsidRPr="006A23C3" w:rsidRDefault="006A23C3" w:rsidP="006A23C3">
      <w:pPr>
        <w:pStyle w:val="Bibliography"/>
      </w:pPr>
      <w:r w:rsidRPr="006A23C3">
        <w:t xml:space="preserve">Gansecki, C., Lee, R. L., Shea, T., Lundblad, S. P., Hon, K. &amp; Parcheta, C. (2019). The tangled tale of Kīlauea’s 2018 eruption as told by geochemical monitoring. </w:t>
      </w:r>
      <w:r w:rsidRPr="006A23C3">
        <w:rPr>
          <w:i/>
          <w:iCs/>
        </w:rPr>
        <w:t>Science</w:t>
      </w:r>
      <w:r w:rsidRPr="006A23C3">
        <w:t xml:space="preserve">. American Association for the Advancement of Science </w:t>
      </w:r>
      <w:r w:rsidRPr="006A23C3">
        <w:rPr>
          <w:b/>
          <w:bCs/>
        </w:rPr>
        <w:t>366</w:t>
      </w:r>
      <w:r w:rsidRPr="006A23C3">
        <w:t>, eaaz0147.</w:t>
      </w:r>
    </w:p>
    <w:p w14:paraId="4B4B6B91" w14:textId="77777777" w:rsidR="006A23C3" w:rsidRPr="006A23C3" w:rsidRDefault="006A23C3" w:rsidP="006A23C3">
      <w:pPr>
        <w:pStyle w:val="Bibliography"/>
      </w:pPr>
      <w:r w:rsidRPr="006A23C3">
        <w:t xml:space="preserve">Gennaro, E., Iacono-Marziano, G., Paonita, A., Rotolo, S. G., Martel, C., Rizzo, A. L., Pichavant, M. &amp; Liotta, M. (2019). Melt inclusions track melt evolution and degassing of Etnean magmas in the last 15 ka. </w:t>
      </w:r>
      <w:r w:rsidRPr="006A23C3">
        <w:rPr>
          <w:i/>
          <w:iCs/>
        </w:rPr>
        <w:t>Lithos</w:t>
      </w:r>
      <w:r w:rsidRPr="006A23C3">
        <w:t xml:space="preserve"> </w:t>
      </w:r>
      <w:r w:rsidRPr="006A23C3">
        <w:rPr>
          <w:b/>
          <w:bCs/>
        </w:rPr>
        <w:t>324–325</w:t>
      </w:r>
      <w:r w:rsidRPr="006A23C3">
        <w:t>, 716–732.</w:t>
      </w:r>
    </w:p>
    <w:p w14:paraId="276A6A86" w14:textId="77777777" w:rsidR="006A23C3" w:rsidRPr="006A23C3" w:rsidRDefault="006A23C3" w:rsidP="006A23C3">
      <w:pPr>
        <w:pStyle w:val="Bibliography"/>
      </w:pPr>
      <w:r w:rsidRPr="006A23C3">
        <w:lastRenderedPageBreak/>
        <w:t xml:space="preserve">Ghiorso, M. S. &amp; Gualda, G. A. R. (2015). An H2O–CO2 mixed fluid saturation model compatible with rhyolite-MELTS. </w:t>
      </w:r>
      <w:r w:rsidRPr="006A23C3">
        <w:rPr>
          <w:i/>
          <w:iCs/>
        </w:rPr>
        <w:t>Contributions to Mineralogy and Petrology</w:t>
      </w:r>
      <w:r w:rsidRPr="006A23C3">
        <w:t xml:space="preserve"> </w:t>
      </w:r>
      <w:r w:rsidRPr="006A23C3">
        <w:rPr>
          <w:b/>
          <w:bCs/>
        </w:rPr>
        <w:t>169</w:t>
      </w:r>
      <w:r w:rsidRPr="006A23C3">
        <w:t>, 53.</w:t>
      </w:r>
    </w:p>
    <w:p w14:paraId="38857025" w14:textId="77777777" w:rsidR="006A23C3" w:rsidRPr="006A23C3" w:rsidRDefault="006A23C3" w:rsidP="006A23C3">
      <w:pPr>
        <w:pStyle w:val="Bibliography"/>
      </w:pPr>
      <w:r w:rsidRPr="006A23C3">
        <w:t xml:space="preserve">Gleeson, M. L. M., Gibson, S. A. &amp; Stock, M. J. (2022). Constraints on the behaviour and content of volatiles in Galápagos magmas from melt inclusions and nominally anhydrous minerals. </w:t>
      </w:r>
      <w:r w:rsidRPr="006A23C3">
        <w:rPr>
          <w:i/>
          <w:iCs/>
        </w:rPr>
        <w:t>Geochimica et Cosmochimica Acta</w:t>
      </w:r>
      <w:r w:rsidRPr="006A23C3">
        <w:t xml:space="preserve"> </w:t>
      </w:r>
      <w:r w:rsidRPr="006A23C3">
        <w:rPr>
          <w:b/>
          <w:bCs/>
        </w:rPr>
        <w:t>319</w:t>
      </w:r>
      <w:r w:rsidRPr="006A23C3">
        <w:t>, 168–190.</w:t>
      </w:r>
    </w:p>
    <w:p w14:paraId="722C10A2" w14:textId="77777777" w:rsidR="006A23C3" w:rsidRPr="006A23C3" w:rsidRDefault="006A23C3" w:rsidP="006A23C3">
      <w:pPr>
        <w:pStyle w:val="Bibliography"/>
      </w:pPr>
      <w:r w:rsidRPr="006A23C3">
        <w:t xml:space="preserve">Hansteen, T. H. &amp; Klügel, A. (2008). Fluid Inclusion Thermobarometry as a Tracer for Magmatic Processes. </w:t>
      </w:r>
      <w:r w:rsidRPr="006A23C3">
        <w:rPr>
          <w:i/>
          <w:iCs/>
        </w:rPr>
        <w:t>Reviews in Mineralogy and Geochemistry</w:t>
      </w:r>
      <w:r w:rsidRPr="006A23C3">
        <w:t xml:space="preserve"> </w:t>
      </w:r>
      <w:r w:rsidRPr="006A23C3">
        <w:rPr>
          <w:b/>
          <w:bCs/>
        </w:rPr>
        <w:t>69</w:t>
      </w:r>
      <w:r w:rsidRPr="006A23C3">
        <w:t>, 143–177.</w:t>
      </w:r>
    </w:p>
    <w:p w14:paraId="1F8704D9" w14:textId="77777777" w:rsidR="006A23C3" w:rsidRPr="006A23C3" w:rsidRDefault="006A23C3" w:rsidP="006A23C3">
      <w:pPr>
        <w:pStyle w:val="Bibliography"/>
      </w:pPr>
      <w:r w:rsidRPr="006A23C3">
        <w:t xml:space="preserve">Harris, D. M. &amp; Anderson Jr, A. T. (1983). Concentrations, sources, and losses of H2O, CO2, and S in Kilauean basalt. </w:t>
      </w:r>
      <w:r w:rsidRPr="006A23C3">
        <w:rPr>
          <w:i/>
          <w:iCs/>
        </w:rPr>
        <w:t>Geochimica et Cosmochimica Acta</w:t>
      </w:r>
      <w:r w:rsidRPr="006A23C3">
        <w:t xml:space="preserve">. Elsevier </w:t>
      </w:r>
      <w:r w:rsidRPr="006A23C3">
        <w:rPr>
          <w:b/>
          <w:bCs/>
        </w:rPr>
        <w:t>47</w:t>
      </w:r>
      <w:r w:rsidRPr="006A23C3">
        <w:t>, 1139–1150.</w:t>
      </w:r>
    </w:p>
    <w:p w14:paraId="19D1C530" w14:textId="77777777" w:rsidR="006A23C3" w:rsidRPr="006A23C3" w:rsidRDefault="006A23C3" w:rsidP="006A23C3">
      <w:pPr>
        <w:pStyle w:val="Bibliography"/>
      </w:pPr>
      <w:r w:rsidRPr="006A23C3">
        <w:t xml:space="preserve">Hartley, M. E., Maclennan, J., Edmonds, M. &amp; Thordarson, T. (2014). Reconstructing the deep CO2 degassing behaviour of large basaltic fissure eruptions. </w:t>
      </w:r>
      <w:r w:rsidRPr="006A23C3">
        <w:rPr>
          <w:i/>
          <w:iCs/>
        </w:rPr>
        <w:t>Earth and Planetary Science Letters</w:t>
      </w:r>
      <w:r w:rsidRPr="006A23C3">
        <w:t xml:space="preserve"> </w:t>
      </w:r>
      <w:r w:rsidRPr="006A23C3">
        <w:rPr>
          <w:b/>
          <w:bCs/>
        </w:rPr>
        <w:t>393</w:t>
      </w:r>
      <w:r w:rsidRPr="006A23C3">
        <w:t>, 120–131.</w:t>
      </w:r>
    </w:p>
    <w:p w14:paraId="1F867970" w14:textId="77777777" w:rsidR="006A23C3" w:rsidRPr="006A23C3" w:rsidRDefault="006A23C3" w:rsidP="006A23C3">
      <w:pPr>
        <w:pStyle w:val="Bibliography"/>
      </w:pPr>
      <w:r w:rsidRPr="006A23C3">
        <w:t xml:space="preserve">Hauri, E. H., Maclennan, J., McKenzie, D., Gronvold, K., Oskarsson, N. &amp; Shimizu, N. (2017). CO2 content beneath northern Iceland and the variability of mantle carbon. </w:t>
      </w:r>
      <w:r w:rsidRPr="006A23C3">
        <w:rPr>
          <w:i/>
          <w:iCs/>
        </w:rPr>
        <w:t>Geology</w:t>
      </w:r>
      <w:r w:rsidRPr="006A23C3">
        <w:t xml:space="preserve"> </w:t>
      </w:r>
      <w:r w:rsidRPr="006A23C3">
        <w:rPr>
          <w:b/>
          <w:bCs/>
        </w:rPr>
        <w:t>46</w:t>
      </w:r>
      <w:r w:rsidRPr="006A23C3">
        <w:t>, 55–58.</w:t>
      </w:r>
    </w:p>
    <w:p w14:paraId="04ED7D9B" w14:textId="77777777" w:rsidR="006A23C3" w:rsidRPr="006A23C3" w:rsidRDefault="006A23C3" w:rsidP="006A23C3">
      <w:pPr>
        <w:pStyle w:val="Bibliography"/>
      </w:pPr>
      <w:r w:rsidRPr="006A23C3">
        <w:t>Hauri, E., Plank, T., Fischer, T. P., Tamura, Y. &amp; Ishizuka, O. (2021). Melt Inclusion data from the Marianas and Izu volcanic arcs, and Mariana Trough back-arc basin. https://ecl.earthchem.org/view.php?id=2036: EARTHCHEM.</w:t>
      </w:r>
    </w:p>
    <w:p w14:paraId="25F85477" w14:textId="77777777" w:rsidR="006A23C3" w:rsidRPr="006A23C3" w:rsidRDefault="006A23C3" w:rsidP="006A23C3">
      <w:pPr>
        <w:pStyle w:val="Bibliography"/>
      </w:pPr>
      <w:r w:rsidRPr="006A23C3">
        <w:t xml:space="preserve">Head, E. M., Shaw, A. M., Wallace, P. J., Sims, K. W. W. &amp; Carn, S. A. (2011). Insight into volatile behavior at Nyamuragira volcano (D.R. Congo, Africa) through olivine-hosted melt inclusions. </w:t>
      </w:r>
      <w:r w:rsidRPr="006A23C3">
        <w:rPr>
          <w:i/>
          <w:iCs/>
        </w:rPr>
        <w:t>Geochemistry, Geophysics, Geosystems</w:t>
      </w:r>
      <w:r w:rsidRPr="006A23C3">
        <w:t xml:space="preserve"> </w:t>
      </w:r>
      <w:r w:rsidRPr="006A23C3">
        <w:rPr>
          <w:b/>
          <w:bCs/>
        </w:rPr>
        <w:t>12</w:t>
      </w:r>
      <w:r w:rsidRPr="006A23C3">
        <w:t>.</w:t>
      </w:r>
    </w:p>
    <w:p w14:paraId="42CD12B3" w14:textId="77777777" w:rsidR="006A23C3" w:rsidRPr="006A23C3" w:rsidRDefault="006A23C3" w:rsidP="006A23C3">
      <w:pPr>
        <w:pStyle w:val="Bibliography"/>
      </w:pPr>
      <w:r w:rsidRPr="006A23C3">
        <w:t xml:space="preserve">Helo, C., Longpré, M.-A., Shimizu, N., Clague, D. A. &amp; Stix, J. (2011). Explosive eruptions at mid-ocean ridges driven by CO2-rich magmas. </w:t>
      </w:r>
      <w:r w:rsidRPr="006A23C3">
        <w:rPr>
          <w:i/>
          <w:iCs/>
        </w:rPr>
        <w:t>Nature Geoscience</w:t>
      </w:r>
      <w:r w:rsidRPr="006A23C3">
        <w:t xml:space="preserve">. Nature Publishing Group </w:t>
      </w:r>
      <w:r w:rsidRPr="006A23C3">
        <w:rPr>
          <w:b/>
          <w:bCs/>
        </w:rPr>
        <w:t>4</w:t>
      </w:r>
      <w:r w:rsidRPr="006A23C3">
        <w:t>, 260–263.</w:t>
      </w:r>
    </w:p>
    <w:p w14:paraId="50534314" w14:textId="77777777" w:rsidR="006A23C3" w:rsidRPr="006A23C3" w:rsidRDefault="006A23C3" w:rsidP="006A23C3">
      <w:pPr>
        <w:pStyle w:val="Bibliography"/>
      </w:pPr>
      <w:r w:rsidRPr="006A23C3">
        <w:t xml:space="preserve">Helz, R. T. &amp; Thornber, C. R. (1987). Geothermometry of Kilauea Iki lava lake, Hawaii. </w:t>
      </w:r>
      <w:r w:rsidRPr="006A23C3">
        <w:rPr>
          <w:i/>
          <w:iCs/>
        </w:rPr>
        <w:t>Bulletin of Volcanology</w:t>
      </w:r>
      <w:r w:rsidRPr="006A23C3">
        <w:t xml:space="preserve"> </w:t>
      </w:r>
      <w:r w:rsidRPr="006A23C3">
        <w:rPr>
          <w:b/>
          <w:bCs/>
        </w:rPr>
        <w:t>49</w:t>
      </w:r>
      <w:r w:rsidRPr="006A23C3">
        <w:t>, 651–668.</w:t>
      </w:r>
    </w:p>
    <w:p w14:paraId="25413F3E" w14:textId="77777777" w:rsidR="006A23C3" w:rsidRPr="006A23C3" w:rsidRDefault="006A23C3" w:rsidP="006A23C3">
      <w:pPr>
        <w:pStyle w:val="Bibliography"/>
      </w:pPr>
      <w:r w:rsidRPr="006A23C3">
        <w:t xml:space="preserve">Hernandez Nava, A., Black, B. A., Gibson, S. A., Bodnar, R. J., Renne, P. R. &amp; Vanderkluysen, L. (2021). Reconciling early Deccan Traps CO2 outgassing and pre-KPB global climate. </w:t>
      </w:r>
      <w:r w:rsidRPr="006A23C3">
        <w:rPr>
          <w:i/>
          <w:iCs/>
        </w:rPr>
        <w:t>Proceedings of the National Academy of Sciences</w:t>
      </w:r>
      <w:r w:rsidRPr="006A23C3">
        <w:t xml:space="preserve">. Proceedings of the National Academy of Sciences </w:t>
      </w:r>
      <w:r w:rsidRPr="006A23C3">
        <w:rPr>
          <w:b/>
          <w:bCs/>
        </w:rPr>
        <w:t>118</w:t>
      </w:r>
      <w:r w:rsidRPr="006A23C3">
        <w:t>, e2007797118.</w:t>
      </w:r>
    </w:p>
    <w:p w14:paraId="5323F35B" w14:textId="77777777" w:rsidR="006A23C3" w:rsidRPr="006A23C3" w:rsidRDefault="006A23C3" w:rsidP="006A23C3">
      <w:pPr>
        <w:pStyle w:val="Bibliography"/>
      </w:pPr>
      <w:r w:rsidRPr="006A23C3">
        <w:t xml:space="preserve">Hudgins, T. R., Mukasa, S. B., Simon, A. C., Moore, G. &amp; Barifaijo, E. (2015). Melt inclusion evidence for CO2-rich melts beneath the western branch of the East African Rift: implications for long-term storage of volatiles in the deep lithospheric mantle. </w:t>
      </w:r>
      <w:r w:rsidRPr="006A23C3">
        <w:rPr>
          <w:i/>
          <w:iCs/>
        </w:rPr>
        <w:t>Contributions to Mineralogy and Petrology</w:t>
      </w:r>
      <w:r w:rsidRPr="006A23C3">
        <w:t xml:space="preserve"> </w:t>
      </w:r>
      <w:r w:rsidRPr="006A23C3">
        <w:rPr>
          <w:b/>
          <w:bCs/>
        </w:rPr>
        <w:t>169</w:t>
      </w:r>
      <w:r w:rsidRPr="006A23C3">
        <w:t>, 46.</w:t>
      </w:r>
    </w:p>
    <w:p w14:paraId="253BCEFD" w14:textId="77777777" w:rsidR="006A23C3" w:rsidRPr="006A23C3" w:rsidRDefault="006A23C3" w:rsidP="006A23C3">
      <w:pPr>
        <w:pStyle w:val="Bibliography"/>
      </w:pPr>
      <w:r w:rsidRPr="006A23C3">
        <w:lastRenderedPageBreak/>
        <w:t xml:space="preserve">Iacovino, K., Matthews, S., Wieser, P. E., Moore, G. M. &amp; Bégué, F. (2021). VESIcal Part I: An Open-Source Thermodynamic Model Engine for Mixed Volatile (H2O-CO2) Solubility in Silicate Melts. </w:t>
      </w:r>
      <w:r w:rsidRPr="006A23C3">
        <w:rPr>
          <w:i/>
          <w:iCs/>
        </w:rPr>
        <w:t>Earth and Space Science</w:t>
      </w:r>
      <w:r w:rsidRPr="006A23C3">
        <w:t xml:space="preserve"> </w:t>
      </w:r>
      <w:r w:rsidRPr="006A23C3">
        <w:rPr>
          <w:b/>
          <w:bCs/>
        </w:rPr>
        <w:t>8</w:t>
      </w:r>
      <w:r w:rsidRPr="006A23C3">
        <w:t>, e2020EA001584.</w:t>
      </w:r>
    </w:p>
    <w:p w14:paraId="02808D17" w14:textId="77777777" w:rsidR="006A23C3" w:rsidRPr="006A23C3" w:rsidRDefault="006A23C3" w:rsidP="006A23C3">
      <w:pPr>
        <w:pStyle w:val="Bibliography"/>
      </w:pPr>
      <w:r w:rsidRPr="006A23C3">
        <w:t xml:space="preserve">Iddon, F. &amp; Edmonds, M. (2020). Volatile-Rich Magmas Distributed Through the Upper Crust in the Main Ethiopian Rift. </w:t>
      </w:r>
      <w:r w:rsidRPr="006A23C3">
        <w:rPr>
          <w:i/>
          <w:iCs/>
        </w:rPr>
        <w:t>Geochemistry, Geophysics, Geosystems</w:t>
      </w:r>
      <w:r w:rsidRPr="006A23C3">
        <w:t xml:space="preserve"> </w:t>
      </w:r>
      <w:r w:rsidRPr="006A23C3">
        <w:rPr>
          <w:b/>
          <w:bCs/>
        </w:rPr>
        <w:t>21</w:t>
      </w:r>
      <w:r w:rsidRPr="006A23C3">
        <w:t>, e2019GC008904.</w:t>
      </w:r>
    </w:p>
    <w:p w14:paraId="18B16248" w14:textId="77777777" w:rsidR="006A23C3" w:rsidRPr="006A23C3" w:rsidRDefault="006A23C3" w:rsidP="006A23C3">
      <w:pPr>
        <w:pStyle w:val="Bibliography"/>
      </w:pPr>
      <w:r w:rsidRPr="006A23C3">
        <w:t xml:space="preserve">Jarosewich, E., Nelen, J. A. &amp; Norberg, J. A. (1980). Reference samples for electron microprobe analysis. </w:t>
      </w:r>
      <w:r w:rsidRPr="006A23C3">
        <w:rPr>
          <w:i/>
          <w:iCs/>
        </w:rPr>
        <w:t>Geostandards Newsletter</w:t>
      </w:r>
      <w:r w:rsidRPr="006A23C3">
        <w:t xml:space="preserve">. Wiley Online Library </w:t>
      </w:r>
      <w:r w:rsidRPr="006A23C3">
        <w:rPr>
          <w:b/>
          <w:bCs/>
        </w:rPr>
        <w:t>4</w:t>
      </w:r>
      <w:r w:rsidRPr="006A23C3">
        <w:t>, 43–47.</w:t>
      </w:r>
    </w:p>
    <w:p w14:paraId="68141D1A" w14:textId="77777777" w:rsidR="006A23C3" w:rsidRPr="006A23C3" w:rsidRDefault="006A23C3" w:rsidP="006A23C3">
      <w:pPr>
        <w:pStyle w:val="Bibliography"/>
      </w:pPr>
      <w:r w:rsidRPr="006A23C3">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6A23C3">
        <w:rPr>
          <w:i/>
          <w:iCs/>
        </w:rPr>
        <w:t>Journal of Petrology</w:t>
      </w:r>
      <w:r w:rsidRPr="006A23C3">
        <w:t xml:space="preserve"> </w:t>
      </w:r>
      <w:r w:rsidRPr="006A23C3">
        <w:rPr>
          <w:b/>
          <w:bCs/>
        </w:rPr>
        <w:t>50</w:t>
      </w:r>
      <w:r w:rsidRPr="006A23C3">
        <w:t>, 1729–1764.</w:t>
      </w:r>
    </w:p>
    <w:p w14:paraId="66AD6115" w14:textId="77777777" w:rsidR="006A23C3" w:rsidRPr="006A23C3" w:rsidRDefault="006A23C3" w:rsidP="006A23C3">
      <w:pPr>
        <w:pStyle w:val="Bibliography"/>
      </w:pPr>
      <w:r w:rsidRPr="006A23C3">
        <w:t xml:space="preserve">Kelley, K. A. &amp; Cottrell, E. (2009). Water and the Oxidation State of Subduction Zone Magmas. </w:t>
      </w:r>
      <w:r w:rsidRPr="006A23C3">
        <w:rPr>
          <w:i/>
          <w:iCs/>
        </w:rPr>
        <w:t>Science</w:t>
      </w:r>
      <w:r w:rsidRPr="006A23C3">
        <w:t xml:space="preserve">. American Association for the Advancement of Science </w:t>
      </w:r>
      <w:r w:rsidRPr="006A23C3">
        <w:rPr>
          <w:b/>
          <w:bCs/>
        </w:rPr>
        <w:t>325</w:t>
      </w:r>
      <w:r w:rsidRPr="006A23C3">
        <w:t>, 605–607.</w:t>
      </w:r>
    </w:p>
    <w:p w14:paraId="24725F63" w14:textId="77777777" w:rsidR="006A23C3" w:rsidRPr="006A23C3" w:rsidRDefault="006A23C3" w:rsidP="006A23C3">
      <w:pPr>
        <w:pStyle w:val="Bibliography"/>
      </w:pPr>
      <w:r w:rsidRPr="006A23C3">
        <w:t xml:space="preserve">Kelley, K. A., Plank, T., Newman, S., Stolper, E. M., Grove, T. L., Parman, S. &amp; Hauri, E. H. (2010). Mantle Melting as a Function of Water Content beneath the Mariana Arc. </w:t>
      </w:r>
      <w:r w:rsidRPr="006A23C3">
        <w:rPr>
          <w:i/>
          <w:iCs/>
        </w:rPr>
        <w:t>Journal of Petrology</w:t>
      </w:r>
      <w:r w:rsidRPr="006A23C3">
        <w:t xml:space="preserve"> </w:t>
      </w:r>
      <w:r w:rsidRPr="006A23C3">
        <w:rPr>
          <w:b/>
          <w:bCs/>
        </w:rPr>
        <w:t>51</w:t>
      </w:r>
      <w:r w:rsidRPr="006A23C3">
        <w:t>, 1711–1738.</w:t>
      </w:r>
    </w:p>
    <w:p w14:paraId="52C21D00" w14:textId="77777777" w:rsidR="006A23C3" w:rsidRPr="006A23C3" w:rsidRDefault="006A23C3" w:rsidP="006A23C3">
      <w:pPr>
        <w:pStyle w:val="Bibliography"/>
      </w:pPr>
      <w:r w:rsidRPr="006A23C3">
        <w:t xml:space="preserve">Koleszar, A. M., Saal, A. E., Hauri, E. H., Nagle, A. N., Liang, Y. &amp; Kurz, M. D. (2009). The volatile contents of the Galapagos plume; evidence for H2O and F open system behavior in melt inclusions. </w:t>
      </w:r>
      <w:r w:rsidRPr="006A23C3">
        <w:rPr>
          <w:i/>
          <w:iCs/>
        </w:rPr>
        <w:t>Earth and Planetary Science Letters</w:t>
      </w:r>
      <w:r w:rsidRPr="006A23C3">
        <w:t xml:space="preserve">. Elsevier </w:t>
      </w:r>
      <w:r w:rsidRPr="006A23C3">
        <w:rPr>
          <w:b/>
          <w:bCs/>
        </w:rPr>
        <w:t>287</w:t>
      </w:r>
      <w:r w:rsidRPr="006A23C3">
        <w:t>, 442–452.</w:t>
      </w:r>
    </w:p>
    <w:p w14:paraId="7BDF6023" w14:textId="77777777" w:rsidR="006A23C3" w:rsidRPr="006A23C3" w:rsidRDefault="006A23C3" w:rsidP="006A23C3">
      <w:pPr>
        <w:pStyle w:val="Bibliography"/>
      </w:pPr>
      <w:r w:rsidRPr="006A23C3">
        <w:t xml:space="preserve">Lerner, A. H. </w:t>
      </w:r>
      <w:r w:rsidRPr="006A23C3">
        <w:rPr>
          <w:i/>
          <w:iCs/>
        </w:rPr>
        <w:t>et al.</w:t>
      </w:r>
      <w:r w:rsidRPr="006A23C3">
        <w:t xml:space="preserve"> (2021). The petrologic and degassing behavior of sulfur and other magmatic volatiles from the 2018 eruption of Kīlauea, Hawaiʻi: melt concentrations, magma storage depths, and magma recycling. </w:t>
      </w:r>
      <w:r w:rsidRPr="006A23C3">
        <w:rPr>
          <w:i/>
          <w:iCs/>
        </w:rPr>
        <w:t>Bulletin of Volcanology</w:t>
      </w:r>
      <w:r w:rsidRPr="006A23C3">
        <w:t xml:space="preserve">. Springer </w:t>
      </w:r>
      <w:r w:rsidRPr="006A23C3">
        <w:rPr>
          <w:b/>
          <w:bCs/>
        </w:rPr>
        <w:t>83</w:t>
      </w:r>
      <w:r w:rsidRPr="006A23C3">
        <w:t>, 1–32.</w:t>
      </w:r>
    </w:p>
    <w:p w14:paraId="4378286F" w14:textId="77777777" w:rsidR="006A23C3" w:rsidRPr="006A23C3" w:rsidRDefault="006A23C3" w:rsidP="006A23C3">
      <w:pPr>
        <w:pStyle w:val="Bibliography"/>
      </w:pPr>
      <w:r w:rsidRPr="006A23C3">
        <w:t xml:space="preserve">Lerner, A. H., Sublett, D. M., Wallace, P. J., Cauley, C. &amp; Bodnar, R. J. (2024). Insights into magma storage depths and eruption controls at Kīlauea Volcano during explosive and effusive periods of the past 500 years based on melt and fluid inclusions. </w:t>
      </w:r>
      <w:r w:rsidRPr="006A23C3">
        <w:rPr>
          <w:i/>
          <w:iCs/>
        </w:rPr>
        <w:t>Earth and Planetary Science Letters</w:t>
      </w:r>
      <w:r w:rsidRPr="006A23C3">
        <w:t xml:space="preserve"> </w:t>
      </w:r>
      <w:r w:rsidRPr="006A23C3">
        <w:rPr>
          <w:b/>
          <w:bCs/>
        </w:rPr>
        <w:t>628</w:t>
      </w:r>
      <w:r w:rsidRPr="006A23C3">
        <w:t>, 118579.</w:t>
      </w:r>
    </w:p>
    <w:p w14:paraId="73B3FE9E" w14:textId="77777777" w:rsidR="006A23C3" w:rsidRPr="006A23C3" w:rsidRDefault="006A23C3" w:rsidP="006A23C3">
      <w:pPr>
        <w:pStyle w:val="Bibliography"/>
      </w:pPr>
      <w:r w:rsidRPr="006A23C3">
        <w:t xml:space="preserve">Lloyd, A. S., Plank, T., Ruprecht, P., Hauri, E. H. &amp; Rose, W. (2013). Volatile loss from melt inclusions in pyroclasts of differing sizes. </w:t>
      </w:r>
      <w:r w:rsidRPr="006A23C3">
        <w:rPr>
          <w:i/>
          <w:iCs/>
        </w:rPr>
        <w:t>Contributions to Mineralogy and Petrology</w:t>
      </w:r>
      <w:r w:rsidRPr="006A23C3">
        <w:t xml:space="preserve"> </w:t>
      </w:r>
      <w:r w:rsidRPr="006A23C3">
        <w:rPr>
          <w:b/>
          <w:bCs/>
        </w:rPr>
        <w:t>165</w:t>
      </w:r>
      <w:r w:rsidRPr="006A23C3">
        <w:t>, 129–153.</w:t>
      </w:r>
    </w:p>
    <w:p w14:paraId="5B3BDA80" w14:textId="77777777" w:rsidR="006A23C3" w:rsidRPr="006A23C3" w:rsidRDefault="006A23C3" w:rsidP="006A23C3">
      <w:pPr>
        <w:pStyle w:val="Bibliography"/>
      </w:pPr>
      <w:r w:rsidRPr="006A23C3">
        <w:t xml:space="preserve">Longpré, M.-A., Stix, J., Klügel, A. &amp; Shimizu, N. (2017). Mantle to surface degassing of carbon- and sulphur-rich alkaline magma at El Hierro, Canary Islands. </w:t>
      </w:r>
      <w:r w:rsidRPr="006A23C3">
        <w:rPr>
          <w:i/>
          <w:iCs/>
        </w:rPr>
        <w:t>Earth and Planetary Science Letters</w:t>
      </w:r>
      <w:r w:rsidRPr="006A23C3">
        <w:t xml:space="preserve"> </w:t>
      </w:r>
      <w:r w:rsidRPr="006A23C3">
        <w:rPr>
          <w:b/>
          <w:bCs/>
        </w:rPr>
        <w:t>460</w:t>
      </w:r>
      <w:r w:rsidRPr="006A23C3">
        <w:t>, 268–280.</w:t>
      </w:r>
    </w:p>
    <w:p w14:paraId="223A37F2" w14:textId="77777777" w:rsidR="006A23C3" w:rsidRPr="006A23C3" w:rsidRDefault="006A23C3" w:rsidP="006A23C3">
      <w:pPr>
        <w:pStyle w:val="Bibliography"/>
      </w:pPr>
      <w:r w:rsidRPr="006A23C3">
        <w:lastRenderedPageBreak/>
        <w:t xml:space="preserve">Manzini, M., Bouvier, A.-S., Baumgartner, L. P., Rose-Koga, E. F., Schiano, P. &amp; Shimizu, N. (2019). Grain scale processes recorded by oxygen isotopes in olivine-hosted melt inclusions from two MORB samples. </w:t>
      </w:r>
      <w:r w:rsidRPr="006A23C3">
        <w:rPr>
          <w:i/>
          <w:iCs/>
        </w:rPr>
        <w:t>Chemical Geology</w:t>
      </w:r>
      <w:r w:rsidRPr="006A23C3">
        <w:t xml:space="preserve"> </w:t>
      </w:r>
      <w:r w:rsidRPr="006A23C3">
        <w:rPr>
          <w:b/>
          <w:bCs/>
        </w:rPr>
        <w:t>511</w:t>
      </w:r>
      <w:r w:rsidRPr="006A23C3">
        <w:t>, 11–20.</w:t>
      </w:r>
    </w:p>
    <w:p w14:paraId="2E80F16B" w14:textId="77777777" w:rsidR="006A23C3" w:rsidRPr="006A23C3" w:rsidRDefault="006A23C3" w:rsidP="006A23C3">
      <w:pPr>
        <w:pStyle w:val="Bibliography"/>
      </w:pPr>
      <w:r w:rsidRPr="006A23C3">
        <w:t xml:space="preserve">Métrich, N., Zanon, V., Créon, L., Hildenbrand, A., Moreira, M. &amp; Marques, F. O. (2014). Is the ‘Azores Hotspot’ a Wetspot? Insights from the Geochemistry of Fluid and Melt Inclusions in Olivine of Pico Basalts. </w:t>
      </w:r>
      <w:r w:rsidRPr="006A23C3">
        <w:rPr>
          <w:i/>
          <w:iCs/>
        </w:rPr>
        <w:t>Journal of Petrology</w:t>
      </w:r>
      <w:r w:rsidRPr="006A23C3">
        <w:t xml:space="preserve"> </w:t>
      </w:r>
      <w:r w:rsidRPr="006A23C3">
        <w:rPr>
          <w:b/>
          <w:bCs/>
        </w:rPr>
        <w:t>55</w:t>
      </w:r>
      <w:r w:rsidRPr="006A23C3">
        <w:t>, 377–393.</w:t>
      </w:r>
    </w:p>
    <w:p w14:paraId="23BA59AF" w14:textId="77777777" w:rsidR="006A23C3" w:rsidRPr="006A23C3" w:rsidRDefault="006A23C3" w:rsidP="006A23C3">
      <w:pPr>
        <w:pStyle w:val="Bibliography"/>
      </w:pPr>
      <w:r w:rsidRPr="006A23C3">
        <w:t xml:space="preserve">Miller, W. G. R., Maclennan, J., Shorttle, O., Gaetani, G. A., Le Roux, V. &amp; Klein, F. (2019). Estimating the carbon content of the deep mantle with Icelandic melt inclusions. </w:t>
      </w:r>
      <w:r w:rsidRPr="006A23C3">
        <w:rPr>
          <w:i/>
          <w:iCs/>
        </w:rPr>
        <w:t>Earth and Planetary Science Letters</w:t>
      </w:r>
      <w:r w:rsidRPr="006A23C3">
        <w:t xml:space="preserve"> </w:t>
      </w:r>
      <w:r w:rsidRPr="006A23C3">
        <w:rPr>
          <w:b/>
          <w:bCs/>
        </w:rPr>
        <w:t>523</w:t>
      </w:r>
      <w:r w:rsidRPr="006A23C3">
        <w:t>, 115699.</w:t>
      </w:r>
    </w:p>
    <w:p w14:paraId="3F0F50D0" w14:textId="77777777" w:rsidR="006A23C3" w:rsidRPr="006A23C3" w:rsidRDefault="006A23C3" w:rsidP="006A23C3">
      <w:pPr>
        <w:pStyle w:val="Bibliography"/>
      </w:pPr>
      <w:r w:rsidRPr="006A23C3">
        <w:t xml:space="preserve">Moore, L. R. </w:t>
      </w:r>
      <w:r w:rsidRPr="006A23C3">
        <w:rPr>
          <w:i/>
          <w:iCs/>
        </w:rPr>
        <w:t>et al.</w:t>
      </w:r>
      <w:r w:rsidRPr="006A23C3">
        <w:t xml:space="preserve"> (2015). Bubbles matter: An assessment of the contribution of vapor bubbles to melt inclusion volatile budgets. </w:t>
      </w:r>
      <w:r w:rsidRPr="006A23C3">
        <w:rPr>
          <w:i/>
          <w:iCs/>
        </w:rPr>
        <w:t>American Mineralogist</w:t>
      </w:r>
      <w:r w:rsidRPr="006A23C3">
        <w:t xml:space="preserve">. Mineralogical Society of America </w:t>
      </w:r>
      <w:r w:rsidRPr="006A23C3">
        <w:rPr>
          <w:b/>
          <w:bCs/>
        </w:rPr>
        <w:t>100</w:t>
      </w:r>
      <w:r w:rsidRPr="006A23C3">
        <w:t>, 806–823.</w:t>
      </w:r>
    </w:p>
    <w:p w14:paraId="499C04EB" w14:textId="77777777" w:rsidR="006A23C3" w:rsidRPr="006A23C3" w:rsidRDefault="006A23C3" w:rsidP="006A23C3">
      <w:pPr>
        <w:pStyle w:val="Bibliography"/>
      </w:pPr>
      <w:r w:rsidRPr="006A23C3">
        <w:t xml:space="preserve">Moore, L. R., Gazel, E. &amp; Bodnar, R. J. (2021). The volatile budget of Hawaiian magmatism: Constraints from melt inclusions from Haleakala volcano, Hawaii. </w:t>
      </w:r>
      <w:r w:rsidRPr="006A23C3">
        <w:rPr>
          <w:i/>
          <w:iCs/>
        </w:rPr>
        <w:t>Journal of Volcanology and Geothermal Research</w:t>
      </w:r>
      <w:r w:rsidRPr="006A23C3">
        <w:t xml:space="preserve"> </w:t>
      </w:r>
      <w:r w:rsidRPr="006A23C3">
        <w:rPr>
          <w:b/>
          <w:bCs/>
        </w:rPr>
        <w:t>410</w:t>
      </w:r>
      <w:r w:rsidRPr="006A23C3">
        <w:t>, 107144.</w:t>
      </w:r>
    </w:p>
    <w:p w14:paraId="01757E8C" w14:textId="77777777" w:rsidR="006A23C3" w:rsidRPr="006A23C3" w:rsidRDefault="006A23C3" w:rsidP="006A23C3">
      <w:pPr>
        <w:pStyle w:val="Bibliography"/>
      </w:pPr>
      <w:r w:rsidRPr="006A23C3">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6A23C3">
        <w:rPr>
          <w:i/>
          <w:iCs/>
        </w:rPr>
        <w:t>Journal of Volcanology and Geothermal Research</w:t>
      </w:r>
      <w:r w:rsidRPr="006A23C3">
        <w:t xml:space="preserve"> </w:t>
      </w:r>
      <w:r w:rsidRPr="006A23C3">
        <w:rPr>
          <w:b/>
          <w:bCs/>
        </w:rPr>
        <w:t>358</w:t>
      </w:r>
      <w:r w:rsidRPr="006A23C3">
        <w:t>, 124–131.</w:t>
      </w:r>
    </w:p>
    <w:p w14:paraId="138465CD" w14:textId="77777777" w:rsidR="006A23C3" w:rsidRPr="006A23C3" w:rsidRDefault="006A23C3" w:rsidP="006A23C3">
      <w:pPr>
        <w:pStyle w:val="Bibliography"/>
      </w:pPr>
      <w:r w:rsidRPr="006A23C3">
        <w:t xml:space="preserve">Mormone, A., Piochi, M., Bellatreccia, F., De Astis, G., Moretti, R., Ventura, G. D., Cavallo, A. &amp; Mangiacapra, A. (2011). A CO2-rich magma source beneath the Phlegraean Volcanic District (Southern Italy): Evidence from a melt inclusion study. </w:t>
      </w:r>
      <w:r w:rsidRPr="006A23C3">
        <w:rPr>
          <w:i/>
          <w:iCs/>
        </w:rPr>
        <w:t>Chemical Geology</w:t>
      </w:r>
      <w:r w:rsidRPr="006A23C3">
        <w:t xml:space="preserve"> </w:t>
      </w:r>
      <w:r w:rsidRPr="006A23C3">
        <w:rPr>
          <w:b/>
          <w:bCs/>
        </w:rPr>
        <w:t>287</w:t>
      </w:r>
      <w:r w:rsidRPr="006A23C3">
        <w:t>, 66–80.</w:t>
      </w:r>
    </w:p>
    <w:p w14:paraId="59423201" w14:textId="77777777" w:rsidR="006A23C3" w:rsidRPr="006A23C3" w:rsidRDefault="006A23C3" w:rsidP="006A23C3">
      <w:pPr>
        <w:pStyle w:val="Bibliography"/>
      </w:pPr>
      <w:r w:rsidRPr="006A23C3">
        <w:t xml:space="preserve">Myers, M. L., Geist, D. J., Rowe, M. C., Harpp, K. S., Wallace, P. J. &amp; Dufek, J. (2014). Replenishment of volatile-rich mafic magma into a degassed chamber drives mixing and eruption of Tungurahua volcano. </w:t>
      </w:r>
      <w:r w:rsidRPr="006A23C3">
        <w:rPr>
          <w:i/>
          <w:iCs/>
        </w:rPr>
        <w:t>Bulletin of Volcanology</w:t>
      </w:r>
      <w:r w:rsidRPr="006A23C3">
        <w:t xml:space="preserve"> </w:t>
      </w:r>
      <w:r w:rsidRPr="006A23C3">
        <w:rPr>
          <w:b/>
          <w:bCs/>
        </w:rPr>
        <w:t>76</w:t>
      </w:r>
      <w:r w:rsidRPr="006A23C3">
        <w:t>, 872.</w:t>
      </w:r>
    </w:p>
    <w:p w14:paraId="5B852F1C" w14:textId="77777777" w:rsidR="006A23C3" w:rsidRPr="006A23C3" w:rsidRDefault="006A23C3" w:rsidP="006A23C3">
      <w:pPr>
        <w:pStyle w:val="Bibliography"/>
      </w:pPr>
      <w:r w:rsidRPr="006A23C3">
        <w:t xml:space="preserve">Plechov, P., Blundy, J., Nekrylov, N., Melekhova, E., Shcherbakov, V. &amp; Tikhonova, M. S. (2015). Petrology and volatile content of magmas erupted from Tolbachik Volcano, Kamchatka, 2012–13. </w:t>
      </w:r>
      <w:r w:rsidRPr="006A23C3">
        <w:rPr>
          <w:i/>
          <w:iCs/>
        </w:rPr>
        <w:t>Journal of Volcanology and Geothermal Research</w:t>
      </w:r>
      <w:r w:rsidRPr="006A23C3">
        <w:t xml:space="preserve"> </w:t>
      </w:r>
      <w:r w:rsidRPr="006A23C3">
        <w:rPr>
          <w:b/>
          <w:bCs/>
        </w:rPr>
        <w:t>307</w:t>
      </w:r>
      <w:r w:rsidRPr="006A23C3">
        <w:t>, 182–199.</w:t>
      </w:r>
    </w:p>
    <w:p w14:paraId="1F6D2622" w14:textId="77777777" w:rsidR="006A23C3" w:rsidRPr="006A23C3" w:rsidRDefault="006A23C3" w:rsidP="006A23C3">
      <w:pPr>
        <w:pStyle w:val="Bibliography"/>
      </w:pPr>
      <w:r w:rsidRPr="006A23C3">
        <w:t xml:space="preserve">Putirka, K. D. (2008). Thermometers and barometers for volcanic systems. </w:t>
      </w:r>
      <w:r w:rsidRPr="006A23C3">
        <w:rPr>
          <w:i/>
          <w:iCs/>
        </w:rPr>
        <w:t>Reviews in mineralogy and geochemistry</w:t>
      </w:r>
      <w:r w:rsidRPr="006A23C3">
        <w:t xml:space="preserve">. Mineralogical Society of America </w:t>
      </w:r>
      <w:r w:rsidRPr="006A23C3">
        <w:rPr>
          <w:b/>
          <w:bCs/>
        </w:rPr>
        <w:t>69</w:t>
      </w:r>
      <w:r w:rsidRPr="006A23C3">
        <w:t>, 61–120.</w:t>
      </w:r>
    </w:p>
    <w:p w14:paraId="395C9B7A" w14:textId="77777777" w:rsidR="006A23C3" w:rsidRPr="006A23C3" w:rsidRDefault="006A23C3" w:rsidP="006A23C3">
      <w:pPr>
        <w:pStyle w:val="Bibliography"/>
      </w:pPr>
      <w:r w:rsidRPr="006A23C3">
        <w:t xml:space="preserve">Rasmussen, D. J., Kyle, P. R., Wallace, P. J., Sims, K. W. W., Gaetani, G. A. &amp; Phillips, E. H. (2017). Understanding Degassing and Transport of CO2-rich Alkalic Magmas at Ross Island, Antarctica using Olivine-Hosted Melt Inclusions. </w:t>
      </w:r>
      <w:r w:rsidRPr="006A23C3">
        <w:rPr>
          <w:i/>
          <w:iCs/>
        </w:rPr>
        <w:t>Journal of Petrology</w:t>
      </w:r>
      <w:r w:rsidRPr="006A23C3">
        <w:t xml:space="preserve"> </w:t>
      </w:r>
      <w:r w:rsidRPr="006A23C3">
        <w:rPr>
          <w:b/>
          <w:bCs/>
        </w:rPr>
        <w:t>58</w:t>
      </w:r>
      <w:r w:rsidRPr="006A23C3">
        <w:t>, 841–861.</w:t>
      </w:r>
    </w:p>
    <w:p w14:paraId="30C568D8" w14:textId="77777777" w:rsidR="006A23C3" w:rsidRPr="006A23C3" w:rsidRDefault="006A23C3" w:rsidP="006A23C3">
      <w:pPr>
        <w:pStyle w:val="Bibliography"/>
      </w:pPr>
      <w:r w:rsidRPr="006A23C3">
        <w:lastRenderedPageBreak/>
        <w:t>Rasmussen, D. J. &amp; Plank, T. (2021). Melt inclusion data for the central-eastern Aleutian volcanoes. https://ecl.earthchem.org/view.php?id=1873: EARTHCHEM.</w:t>
      </w:r>
    </w:p>
    <w:p w14:paraId="2053F1EC" w14:textId="77777777" w:rsidR="006A23C3" w:rsidRPr="006A23C3" w:rsidRDefault="006A23C3" w:rsidP="006A23C3">
      <w:pPr>
        <w:pStyle w:val="Bibliography"/>
      </w:pPr>
      <w:r w:rsidRPr="006A23C3">
        <w:t>Rasmussen, D. J., Plank, T., Cottrell, E., Johansson, A., Lehnert, K. &amp; Hauri, E. (2022). DCO-EarthChem Melt Inclusion Expert Dataset. https://ecl.earthchem.org/view.php?id=2364: EARTHCHEM.</w:t>
      </w:r>
    </w:p>
    <w:p w14:paraId="4F74C133" w14:textId="77777777" w:rsidR="006A23C3" w:rsidRPr="006A23C3" w:rsidRDefault="006A23C3" w:rsidP="006A23C3">
      <w:pPr>
        <w:pStyle w:val="Bibliography"/>
      </w:pPr>
      <w:r w:rsidRPr="006A23C3">
        <w:t xml:space="preserve">Ribeiro, J. M., Stern, R. J., Kelley, K. A., Shaw, A. M., Martinez, F. &amp; Ohara, Y. (2015). Composition of the slab-derived fluids released beneath the Mariana forearc: Evidence for shallow dehydration of the subducting plate. </w:t>
      </w:r>
      <w:r w:rsidRPr="006A23C3">
        <w:rPr>
          <w:i/>
          <w:iCs/>
        </w:rPr>
        <w:t>Earth and Planetary Science Letters</w:t>
      </w:r>
      <w:r w:rsidRPr="006A23C3">
        <w:t xml:space="preserve"> </w:t>
      </w:r>
      <w:r w:rsidRPr="006A23C3">
        <w:rPr>
          <w:b/>
          <w:bCs/>
        </w:rPr>
        <w:t>418</w:t>
      </w:r>
      <w:r w:rsidRPr="006A23C3">
        <w:t>, 136–148.</w:t>
      </w:r>
    </w:p>
    <w:p w14:paraId="4D24B2E5" w14:textId="77777777" w:rsidR="006A23C3" w:rsidRPr="006A23C3" w:rsidRDefault="006A23C3" w:rsidP="006A23C3">
      <w:pPr>
        <w:pStyle w:val="Bibliography"/>
      </w:pPr>
      <w:r w:rsidRPr="006A23C3">
        <w:t xml:space="preserve">Roberge, J., Delgado-Granados, H. &amp; Wallace, P. J. (2009). Mafic magma recharge supplies high CO2 and SO2 gas fluxes from Popocatépetl volcano, Mexico. </w:t>
      </w:r>
      <w:r w:rsidRPr="006A23C3">
        <w:rPr>
          <w:i/>
          <w:iCs/>
        </w:rPr>
        <w:t>Geology</w:t>
      </w:r>
      <w:r w:rsidRPr="006A23C3">
        <w:t xml:space="preserve"> </w:t>
      </w:r>
      <w:r w:rsidRPr="006A23C3">
        <w:rPr>
          <w:b/>
          <w:bCs/>
        </w:rPr>
        <w:t>37</w:t>
      </w:r>
      <w:r w:rsidRPr="006A23C3">
        <w:t>, 107–110.</w:t>
      </w:r>
    </w:p>
    <w:p w14:paraId="13EFCE37" w14:textId="77777777" w:rsidR="006A23C3" w:rsidRPr="006A23C3" w:rsidRDefault="006A23C3" w:rsidP="006A23C3">
      <w:pPr>
        <w:pStyle w:val="Bibliography"/>
      </w:pPr>
      <w:r w:rsidRPr="006A23C3">
        <w:t xml:space="preserve">Robidoux, P., Frezzotti, M. L., Hauri, E. H. &amp; Aiuppa, A. (2018). Shrinkage Bubbles: The C–O–H–S Magmatic Fluid System at San Cristóbal Volcano. </w:t>
      </w:r>
      <w:r w:rsidRPr="006A23C3">
        <w:rPr>
          <w:i/>
          <w:iCs/>
        </w:rPr>
        <w:t>Journal of Petrology</w:t>
      </w:r>
      <w:r w:rsidRPr="006A23C3">
        <w:t xml:space="preserve"> </w:t>
      </w:r>
      <w:r w:rsidRPr="006A23C3">
        <w:rPr>
          <w:b/>
          <w:bCs/>
        </w:rPr>
        <w:t>59</w:t>
      </w:r>
      <w:r w:rsidRPr="006A23C3">
        <w:t>, 2093–2122.</w:t>
      </w:r>
    </w:p>
    <w:p w14:paraId="71C6D158" w14:textId="77777777" w:rsidR="006A23C3" w:rsidRPr="006A23C3" w:rsidRDefault="006A23C3" w:rsidP="006A23C3">
      <w:pPr>
        <w:pStyle w:val="Bibliography"/>
      </w:pPr>
      <w:r w:rsidRPr="006A23C3">
        <w:t xml:space="preserve">Robidoux, P., Rotolo, S. G., Aiuppa, A., Lanzo, G. &amp; Hauri, E. H. (2017). Geochemistry and volatile content of magmas feeding explosive eruptions at Telica volcano (Nicaragua). </w:t>
      </w:r>
      <w:r w:rsidRPr="006A23C3">
        <w:rPr>
          <w:i/>
          <w:iCs/>
        </w:rPr>
        <w:t>Journal of Volcanology and Geothermal Research</w:t>
      </w:r>
      <w:r w:rsidRPr="006A23C3">
        <w:t xml:space="preserve"> </w:t>
      </w:r>
      <w:r w:rsidRPr="006A23C3">
        <w:rPr>
          <w:b/>
          <w:bCs/>
        </w:rPr>
        <w:t>341</w:t>
      </w:r>
      <w:r w:rsidRPr="006A23C3">
        <w:t>, 131–148.</w:t>
      </w:r>
    </w:p>
    <w:p w14:paraId="735A141A" w14:textId="77777777" w:rsidR="006A23C3" w:rsidRPr="006A23C3" w:rsidRDefault="006A23C3" w:rsidP="006A23C3">
      <w:pPr>
        <w:pStyle w:val="Bibliography"/>
      </w:pPr>
      <w:r w:rsidRPr="006A23C3">
        <w:t xml:space="preserve">Roggensack, K. (2001a). Unraveling the 1974 eruption of Fuego volcano (Guatemala) with  small crystals and their young melt inclusions. </w:t>
      </w:r>
      <w:r w:rsidRPr="006A23C3">
        <w:rPr>
          <w:i/>
          <w:iCs/>
        </w:rPr>
        <w:t>Geology</w:t>
      </w:r>
      <w:r w:rsidRPr="006A23C3">
        <w:t xml:space="preserve"> </w:t>
      </w:r>
      <w:r w:rsidRPr="006A23C3">
        <w:rPr>
          <w:b/>
          <w:bCs/>
        </w:rPr>
        <w:t>29</w:t>
      </w:r>
      <w:r w:rsidRPr="006A23C3">
        <w:t>, 911–914.</w:t>
      </w:r>
    </w:p>
    <w:p w14:paraId="61C2224E" w14:textId="77777777" w:rsidR="006A23C3" w:rsidRPr="006A23C3" w:rsidRDefault="006A23C3" w:rsidP="006A23C3">
      <w:pPr>
        <w:pStyle w:val="Bibliography"/>
      </w:pPr>
      <w:r w:rsidRPr="006A23C3">
        <w:t xml:space="preserve">Roggensack, K. (2001b). Sizing up crystals and their melt inclusions: a new approach to crystallization studies. </w:t>
      </w:r>
      <w:r w:rsidRPr="006A23C3">
        <w:rPr>
          <w:i/>
          <w:iCs/>
        </w:rPr>
        <w:t>Earth and Planetary Science Letters</w:t>
      </w:r>
      <w:r w:rsidRPr="006A23C3">
        <w:t xml:space="preserve"> </w:t>
      </w:r>
      <w:r w:rsidRPr="006A23C3">
        <w:rPr>
          <w:b/>
          <w:bCs/>
        </w:rPr>
        <w:t>187</w:t>
      </w:r>
      <w:r w:rsidRPr="006A23C3">
        <w:t>, 221–237.</w:t>
      </w:r>
    </w:p>
    <w:p w14:paraId="6FAAE3B9" w14:textId="77777777" w:rsidR="006A23C3" w:rsidRPr="006A23C3" w:rsidRDefault="006A23C3" w:rsidP="006A23C3">
      <w:pPr>
        <w:pStyle w:val="Bibliography"/>
      </w:pPr>
      <w:r w:rsidRPr="006A23C3">
        <w:t xml:space="preserve">Roggensack, K., Hervig, R. L., McKnight, S. B. &amp; Williams, S. N. (1997). Explosive basaltic volcanism from Cerro Negro volcano: influence of volatiles on eruptive style. </w:t>
      </w:r>
      <w:r w:rsidRPr="006A23C3">
        <w:rPr>
          <w:i/>
          <w:iCs/>
        </w:rPr>
        <w:t>Science</w:t>
      </w:r>
      <w:r w:rsidRPr="006A23C3">
        <w:t xml:space="preserve">. American Association for the Advancement of Science </w:t>
      </w:r>
      <w:r w:rsidRPr="006A23C3">
        <w:rPr>
          <w:b/>
          <w:bCs/>
        </w:rPr>
        <w:t>277</w:t>
      </w:r>
      <w:r w:rsidRPr="006A23C3">
        <w:t>, 1639–1642.</w:t>
      </w:r>
    </w:p>
    <w:p w14:paraId="09EF24CD" w14:textId="77777777" w:rsidR="006A23C3" w:rsidRPr="006A23C3" w:rsidRDefault="006A23C3" w:rsidP="006A23C3">
      <w:pPr>
        <w:pStyle w:val="Bibliography"/>
      </w:pPr>
      <w:r w:rsidRPr="006A23C3">
        <w:t xml:space="preserve">Rose-Koga, E. F., Koga, K. T., Schiano, P., Le Voyer, M., Shimizu, N., Whitehouse, M. J. &amp; Clocchiatti, R. (2012). Mantle source heterogeneity for South Tyrrhenian magmas revealed by Pb isotopes and halogen contents of olivine-hosted melt inclusions. </w:t>
      </w:r>
      <w:r w:rsidRPr="006A23C3">
        <w:rPr>
          <w:i/>
          <w:iCs/>
        </w:rPr>
        <w:t>Chemical Geology</w:t>
      </w:r>
      <w:r w:rsidRPr="006A23C3">
        <w:t xml:space="preserve"> </w:t>
      </w:r>
      <w:r w:rsidRPr="006A23C3">
        <w:rPr>
          <w:b/>
          <w:bCs/>
        </w:rPr>
        <w:t>334</w:t>
      </w:r>
      <w:r w:rsidRPr="006A23C3">
        <w:t>, 266–279.</w:t>
      </w:r>
    </w:p>
    <w:p w14:paraId="366371DD" w14:textId="77777777" w:rsidR="006A23C3" w:rsidRPr="006A23C3" w:rsidRDefault="006A23C3" w:rsidP="006A23C3">
      <w:pPr>
        <w:pStyle w:val="Bibliography"/>
      </w:pPr>
      <w:r w:rsidRPr="006A23C3">
        <w:t xml:space="preserve">Ruscitto, D. M., Wallace, P. J., Johnson, E. R., Kent, A. J. R. &amp; Bindeman, I. N. (2010). Volatile contents of mafic magmas from cinder cones in the Central Oregon High Cascades: Implications for magma formation and mantle conditions in a hot arc. </w:t>
      </w:r>
      <w:r w:rsidRPr="006A23C3">
        <w:rPr>
          <w:i/>
          <w:iCs/>
        </w:rPr>
        <w:t>Earth and Planetary Science Letters</w:t>
      </w:r>
      <w:r w:rsidRPr="006A23C3">
        <w:t xml:space="preserve"> </w:t>
      </w:r>
      <w:r w:rsidRPr="006A23C3">
        <w:rPr>
          <w:b/>
          <w:bCs/>
        </w:rPr>
        <w:t>298</w:t>
      </w:r>
      <w:r w:rsidRPr="006A23C3">
        <w:t>, 153–161.</w:t>
      </w:r>
    </w:p>
    <w:p w14:paraId="2013F744" w14:textId="77777777" w:rsidR="006A23C3" w:rsidRPr="006A23C3" w:rsidRDefault="006A23C3" w:rsidP="006A23C3">
      <w:pPr>
        <w:pStyle w:val="Bibliography"/>
      </w:pPr>
      <w:r w:rsidRPr="006A23C3">
        <w:t xml:space="preserve">Ruscitto, D. M., Wallace, P. J. &amp; Kent, A. J. R. (2011). Revisiting the compositions and volatile contents of olivine-hosted melt inclusions from the Mount Shasta region: </w:t>
      </w:r>
      <w:r w:rsidRPr="006A23C3">
        <w:lastRenderedPageBreak/>
        <w:t xml:space="preserve">implications for the formation of high-Mg andesites. </w:t>
      </w:r>
      <w:r w:rsidRPr="006A23C3">
        <w:rPr>
          <w:i/>
          <w:iCs/>
        </w:rPr>
        <w:t>Contributions to Mineralogy and Petrology</w:t>
      </w:r>
      <w:r w:rsidRPr="006A23C3">
        <w:t xml:space="preserve"> </w:t>
      </w:r>
      <w:r w:rsidRPr="006A23C3">
        <w:rPr>
          <w:b/>
          <w:bCs/>
        </w:rPr>
        <w:t>162</w:t>
      </w:r>
      <w:r w:rsidRPr="006A23C3">
        <w:t>, 109–132.</w:t>
      </w:r>
    </w:p>
    <w:p w14:paraId="3901A639" w14:textId="77777777" w:rsidR="006A23C3" w:rsidRPr="006A23C3" w:rsidRDefault="006A23C3" w:rsidP="006A23C3">
      <w:pPr>
        <w:pStyle w:val="Bibliography"/>
      </w:pPr>
      <w:r w:rsidRPr="006A23C3">
        <w:t xml:space="preserve">Ruth, D. C. S., Cottrell, E., Cortés, J. A., Kelley, K. A. &amp; Calder, E. S. (2016). From Passive Degassing to Violent Strombolian Eruption: the Case of the 2008 Eruption of Llaima Volcano, Chile. </w:t>
      </w:r>
      <w:r w:rsidRPr="006A23C3">
        <w:rPr>
          <w:i/>
          <w:iCs/>
        </w:rPr>
        <w:t>Journal of Petrology</w:t>
      </w:r>
      <w:r w:rsidRPr="006A23C3">
        <w:t xml:space="preserve"> </w:t>
      </w:r>
      <w:r w:rsidRPr="006A23C3">
        <w:rPr>
          <w:b/>
          <w:bCs/>
        </w:rPr>
        <w:t>57</w:t>
      </w:r>
      <w:r w:rsidRPr="006A23C3">
        <w:t>, 1833–1864.</w:t>
      </w:r>
    </w:p>
    <w:p w14:paraId="0F52AD3B" w14:textId="77777777" w:rsidR="006A23C3" w:rsidRPr="006A23C3" w:rsidRDefault="006A23C3" w:rsidP="006A23C3">
      <w:pPr>
        <w:pStyle w:val="Bibliography"/>
      </w:pPr>
      <w:r w:rsidRPr="006A23C3">
        <w:t xml:space="preserve">Ryan, M. P. (1987). The elasticity and contractancy of Hawaiian olivine tholeiite, and its role in the stability and structural evolution of sub-caldera magma reservoirs and rift systems. In Volcanism in Hawaii. </w:t>
      </w:r>
      <w:r w:rsidRPr="006A23C3">
        <w:rPr>
          <w:i/>
          <w:iCs/>
        </w:rPr>
        <w:t>US Geol. Surv. Prof. Pap.</w:t>
      </w:r>
      <w:r w:rsidRPr="006A23C3">
        <w:t xml:space="preserve"> </w:t>
      </w:r>
      <w:r w:rsidRPr="006A23C3">
        <w:rPr>
          <w:b/>
          <w:bCs/>
        </w:rPr>
        <w:t>1350</w:t>
      </w:r>
      <w:r w:rsidRPr="006A23C3">
        <w:t>, 1395–1447.</w:t>
      </w:r>
    </w:p>
    <w:p w14:paraId="71CC5FB6" w14:textId="77777777" w:rsidR="006A23C3" w:rsidRPr="006A23C3" w:rsidRDefault="006A23C3" w:rsidP="006A23C3">
      <w:pPr>
        <w:pStyle w:val="Bibliography"/>
      </w:pPr>
      <w:r w:rsidRPr="006A23C3">
        <w:t xml:space="preserve">Saal, A. E., Hauri, E. H., Langmuir, C. H. &amp; Perfit, M. R. (2002). Vapour undersaturation in primitive mid-ocean-ridge basalt and the volatile content of Earth’s upper mantle. </w:t>
      </w:r>
      <w:r w:rsidRPr="006A23C3">
        <w:rPr>
          <w:i/>
          <w:iCs/>
        </w:rPr>
        <w:t>Nature</w:t>
      </w:r>
      <w:r w:rsidRPr="006A23C3">
        <w:t xml:space="preserve">. Nature Publishing Group </w:t>
      </w:r>
      <w:r w:rsidRPr="006A23C3">
        <w:rPr>
          <w:b/>
          <w:bCs/>
        </w:rPr>
        <w:t>419</w:t>
      </w:r>
      <w:r w:rsidRPr="006A23C3">
        <w:t>, 451–455.</w:t>
      </w:r>
    </w:p>
    <w:p w14:paraId="4880BA8F" w14:textId="77777777" w:rsidR="006A23C3" w:rsidRPr="006A23C3" w:rsidRDefault="006A23C3" w:rsidP="006A23C3">
      <w:pPr>
        <w:pStyle w:val="Bibliography"/>
      </w:pPr>
      <w:r w:rsidRPr="006A23C3">
        <w:t xml:space="preserve">Sadofsky, S. J., Portnyagin, M., Hoernle, K. &amp; van den Bogaard, P. (2008). Subduction cycling of volatiles and trace elements through the Central American volcanic arc: evidence from melt inclusions. </w:t>
      </w:r>
      <w:r w:rsidRPr="006A23C3">
        <w:rPr>
          <w:i/>
          <w:iCs/>
        </w:rPr>
        <w:t>Contributions to Mineralogy and Petrology</w:t>
      </w:r>
      <w:r w:rsidRPr="006A23C3">
        <w:t xml:space="preserve"> </w:t>
      </w:r>
      <w:r w:rsidRPr="006A23C3">
        <w:rPr>
          <w:b/>
          <w:bCs/>
        </w:rPr>
        <w:t>155</w:t>
      </w:r>
      <w:r w:rsidRPr="006A23C3">
        <w:t>, 433–456.</w:t>
      </w:r>
    </w:p>
    <w:p w14:paraId="0D81D9F1" w14:textId="77777777" w:rsidR="006A23C3" w:rsidRPr="006A23C3" w:rsidRDefault="006A23C3" w:rsidP="006A23C3">
      <w:pPr>
        <w:pStyle w:val="Bibliography"/>
      </w:pPr>
      <w:r w:rsidRPr="006A23C3">
        <w:t xml:space="preserve">Schipper, C. I., White, J. D. L. &amp; Houghton, B. F. (2011). Textural, geochemical, and volatile evidence for a Strombolian-like eruption sequence at Lō`ihi Seamount, Hawai`i. </w:t>
      </w:r>
      <w:r w:rsidRPr="006A23C3">
        <w:rPr>
          <w:i/>
          <w:iCs/>
        </w:rPr>
        <w:t>Journal of Volcanology and Geothermal Research</w:t>
      </w:r>
      <w:r w:rsidRPr="006A23C3">
        <w:t xml:space="preserve"> </w:t>
      </w:r>
      <w:r w:rsidRPr="006A23C3">
        <w:rPr>
          <w:b/>
          <w:bCs/>
        </w:rPr>
        <w:t>207</w:t>
      </w:r>
      <w:r w:rsidRPr="006A23C3">
        <w:t>, 16–32.</w:t>
      </w:r>
    </w:p>
    <w:p w14:paraId="4992ABCC" w14:textId="77777777" w:rsidR="006A23C3" w:rsidRPr="006A23C3" w:rsidRDefault="006A23C3" w:rsidP="006A23C3">
      <w:pPr>
        <w:pStyle w:val="Bibliography"/>
      </w:pPr>
      <w:r w:rsidRPr="006A23C3">
        <w:t xml:space="preserve">Shaw, A. M., Behn, M. D., Humphris, S. E., Sohn, R. A. &amp; Gregg, P. M. (2010). Deep pooling of low degree melts and volatile fluxes at the 85°E segment of the Gakkel Ridge: Evidence from olivine-hosted melt inclusions and glasses. </w:t>
      </w:r>
      <w:r w:rsidRPr="006A23C3">
        <w:rPr>
          <w:i/>
          <w:iCs/>
        </w:rPr>
        <w:t>Earth and Planetary Science Letters</w:t>
      </w:r>
      <w:r w:rsidRPr="006A23C3">
        <w:t xml:space="preserve"> </w:t>
      </w:r>
      <w:r w:rsidRPr="006A23C3">
        <w:rPr>
          <w:b/>
          <w:bCs/>
        </w:rPr>
        <w:t>289</w:t>
      </w:r>
      <w:r w:rsidRPr="006A23C3">
        <w:t>, 311–322.</w:t>
      </w:r>
    </w:p>
    <w:p w14:paraId="1AD58242" w14:textId="77777777" w:rsidR="006A23C3" w:rsidRPr="006A23C3" w:rsidRDefault="006A23C3" w:rsidP="006A23C3">
      <w:pPr>
        <w:pStyle w:val="Bibliography"/>
      </w:pPr>
      <w:r w:rsidRPr="006A23C3">
        <w:t xml:space="preserve">Sides, I., Edmonds, M., Maclennan, J., Houghton, B. F., Swanson, D. A. &amp; Steele-MacInnis, M. J. (2014). Magma mixing and high fountaining during the 1959 Kīlauea Iki eruption, Hawai ‘i. </w:t>
      </w:r>
      <w:r w:rsidRPr="006A23C3">
        <w:rPr>
          <w:i/>
          <w:iCs/>
        </w:rPr>
        <w:t>Earth and Planetary Science Letters</w:t>
      </w:r>
      <w:r w:rsidRPr="006A23C3">
        <w:t xml:space="preserve">. Elsevier </w:t>
      </w:r>
      <w:r w:rsidRPr="006A23C3">
        <w:rPr>
          <w:b/>
          <w:bCs/>
        </w:rPr>
        <w:t>400</w:t>
      </w:r>
      <w:r w:rsidRPr="006A23C3">
        <w:t>, 102–112.</w:t>
      </w:r>
    </w:p>
    <w:p w14:paraId="0BF2ECF4" w14:textId="77777777" w:rsidR="006A23C3" w:rsidRPr="006A23C3" w:rsidRDefault="006A23C3" w:rsidP="006A23C3">
      <w:pPr>
        <w:pStyle w:val="Bibliography"/>
      </w:pPr>
      <w:r w:rsidRPr="006A23C3">
        <w:t xml:space="preserve">Span, R. &amp; Wagner, W. (1996). A new equation of state for carbon dioxide covering the fluid region from the triple‐point temperature to 1100 K at pressures up to 800 MPa. </w:t>
      </w:r>
      <w:r w:rsidRPr="006A23C3">
        <w:rPr>
          <w:i/>
          <w:iCs/>
        </w:rPr>
        <w:t>Journal of physical and chemical reference data</w:t>
      </w:r>
      <w:r w:rsidRPr="006A23C3">
        <w:t xml:space="preserve">. American Institute of Physics for the National Institute of Standards and … </w:t>
      </w:r>
      <w:r w:rsidRPr="006A23C3">
        <w:rPr>
          <w:b/>
          <w:bCs/>
        </w:rPr>
        <w:t>25</w:t>
      </w:r>
      <w:r w:rsidRPr="006A23C3">
        <w:t>, 1509–1596.</w:t>
      </w:r>
    </w:p>
    <w:p w14:paraId="0179115B" w14:textId="77777777" w:rsidR="006A23C3" w:rsidRPr="006A23C3" w:rsidRDefault="006A23C3" w:rsidP="006A23C3">
      <w:pPr>
        <w:pStyle w:val="Bibliography"/>
      </w:pPr>
      <w:r w:rsidRPr="006A23C3">
        <w:t xml:space="preserve">Sterner, S. M. &amp; Pitzer, K. S. (1994). An equation of state for carbon dioxide valid from zero to extreme pressures. </w:t>
      </w:r>
      <w:r w:rsidRPr="006A23C3">
        <w:rPr>
          <w:i/>
          <w:iCs/>
        </w:rPr>
        <w:t>Contributions to Mineralogy and Petrology</w:t>
      </w:r>
      <w:r w:rsidRPr="006A23C3">
        <w:t xml:space="preserve">. Springer </w:t>
      </w:r>
      <w:r w:rsidRPr="006A23C3">
        <w:rPr>
          <w:b/>
          <w:bCs/>
        </w:rPr>
        <w:t>117</w:t>
      </w:r>
      <w:r w:rsidRPr="006A23C3">
        <w:t>, 362–374.</w:t>
      </w:r>
    </w:p>
    <w:p w14:paraId="1C9B72D4" w14:textId="77777777" w:rsidR="006A23C3" w:rsidRPr="006A23C3" w:rsidRDefault="006A23C3" w:rsidP="006A23C3">
      <w:pPr>
        <w:pStyle w:val="Bibliography"/>
      </w:pPr>
      <w:r w:rsidRPr="006A23C3">
        <w:t xml:space="preserve">Taracsák, Z., Hartley, M. E., Burgess, R., Edmonds, M., Iddon, F. &amp; Longpré, M.-A. (2019). High fluxes of deep volatiles from ocean island volcanoes: Insights from El Hierro, Canary Islands. </w:t>
      </w:r>
      <w:r w:rsidRPr="006A23C3">
        <w:rPr>
          <w:i/>
          <w:iCs/>
        </w:rPr>
        <w:t>Geochimica et Cosmochimica Acta</w:t>
      </w:r>
      <w:r w:rsidRPr="006A23C3">
        <w:t xml:space="preserve"> </w:t>
      </w:r>
      <w:r w:rsidRPr="006A23C3">
        <w:rPr>
          <w:b/>
          <w:bCs/>
        </w:rPr>
        <w:t>258</w:t>
      </w:r>
      <w:r w:rsidRPr="006A23C3">
        <w:t>, 19–36.</w:t>
      </w:r>
    </w:p>
    <w:p w14:paraId="1290ED49" w14:textId="77777777" w:rsidR="006A23C3" w:rsidRPr="006A23C3" w:rsidRDefault="006A23C3" w:rsidP="006A23C3">
      <w:pPr>
        <w:pStyle w:val="Bibliography"/>
      </w:pPr>
      <w:r w:rsidRPr="006A23C3">
        <w:lastRenderedPageBreak/>
        <w:t xml:space="preserve">Venugopal, S., Moune, S. &amp; Williams-Jones, G. (2016). Investigating the subsurface connection beneath Cerro Negro volcano and the El Hoyo Complex, Nicaragua. </w:t>
      </w:r>
      <w:r w:rsidRPr="006A23C3">
        <w:rPr>
          <w:i/>
          <w:iCs/>
        </w:rPr>
        <w:t>Journal of Volcanology and Geothermal Research</w:t>
      </w:r>
      <w:r w:rsidRPr="006A23C3">
        <w:t xml:space="preserve"> </w:t>
      </w:r>
      <w:r w:rsidRPr="006A23C3">
        <w:rPr>
          <w:b/>
          <w:bCs/>
        </w:rPr>
        <w:t>325</w:t>
      </w:r>
      <w:r w:rsidRPr="006A23C3">
        <w:t>, 211–224.</w:t>
      </w:r>
    </w:p>
    <w:p w14:paraId="5CEBC653" w14:textId="77777777" w:rsidR="006A23C3" w:rsidRPr="006A23C3" w:rsidRDefault="006A23C3" w:rsidP="006A23C3">
      <w:pPr>
        <w:pStyle w:val="Bibliography"/>
      </w:pPr>
      <w:r w:rsidRPr="006A23C3">
        <w:t xml:space="preserve">Venugopal, S., Moune, S., Williams-Jones, G., Druitt, T., Vigouroux, N., Wilson, A. &amp; Russell, J. K. (2020a). Two distinct mantle sources beneath the Garibaldi Volcanic Belt: Insight from olivine-hosted melt inclusions. </w:t>
      </w:r>
      <w:r w:rsidRPr="006A23C3">
        <w:rPr>
          <w:i/>
          <w:iCs/>
        </w:rPr>
        <w:t>Chemical Geology</w:t>
      </w:r>
      <w:r w:rsidRPr="006A23C3">
        <w:t xml:space="preserve"> </w:t>
      </w:r>
      <w:r w:rsidRPr="006A23C3">
        <w:rPr>
          <w:b/>
          <w:bCs/>
        </w:rPr>
        <w:t>532</w:t>
      </w:r>
      <w:r w:rsidRPr="006A23C3">
        <w:t>, 119346.</w:t>
      </w:r>
    </w:p>
    <w:p w14:paraId="5C243435" w14:textId="77777777" w:rsidR="006A23C3" w:rsidRPr="006A23C3" w:rsidRDefault="006A23C3" w:rsidP="006A23C3">
      <w:pPr>
        <w:pStyle w:val="Bibliography"/>
      </w:pPr>
      <w:r w:rsidRPr="006A23C3">
        <w:t xml:space="preserve">Venugopal, S., Moune, S., Williams-Jones, G., Druitt, T., Vigouroux, N., Wilson, A. &amp; Russell, J. K. (2020b). Two distinct mantle sources beneath the Garibaldi Volcanic Belt: Insight from olivine-hosted melt inclusions. </w:t>
      </w:r>
      <w:r w:rsidRPr="006A23C3">
        <w:rPr>
          <w:i/>
          <w:iCs/>
        </w:rPr>
        <w:t>Chemical Geology</w:t>
      </w:r>
      <w:r w:rsidRPr="006A23C3">
        <w:t xml:space="preserve"> </w:t>
      </w:r>
      <w:r w:rsidRPr="006A23C3">
        <w:rPr>
          <w:b/>
          <w:bCs/>
        </w:rPr>
        <w:t>532</w:t>
      </w:r>
      <w:r w:rsidRPr="006A23C3">
        <w:t>, 119346.</w:t>
      </w:r>
    </w:p>
    <w:p w14:paraId="73F3B383" w14:textId="77777777" w:rsidR="006A23C3" w:rsidRPr="006A23C3" w:rsidRDefault="006A23C3" w:rsidP="006A23C3">
      <w:pPr>
        <w:pStyle w:val="Bibliography"/>
      </w:pPr>
      <w:r w:rsidRPr="006A23C3">
        <w:t xml:space="preserve">Vigouroux, N., Wallace, P. J. &amp; Kent, A. J. R. (2008). Volatiles in High-K Magmas from the Western Trans-Mexican Volcanic Belt: Evidence for Fluid Fluxing and Extreme Enrichment of the Mantle Wedge by Subduction Processes. </w:t>
      </w:r>
      <w:r w:rsidRPr="006A23C3">
        <w:rPr>
          <w:i/>
          <w:iCs/>
        </w:rPr>
        <w:t>Journal of Petrology</w:t>
      </w:r>
      <w:r w:rsidRPr="006A23C3">
        <w:t xml:space="preserve"> </w:t>
      </w:r>
      <w:r w:rsidRPr="006A23C3">
        <w:rPr>
          <w:b/>
          <w:bCs/>
        </w:rPr>
        <w:t>49</w:t>
      </w:r>
      <w:r w:rsidRPr="006A23C3">
        <w:t>, 1589–1618.</w:t>
      </w:r>
    </w:p>
    <w:p w14:paraId="673A95C2" w14:textId="77777777" w:rsidR="006A23C3" w:rsidRPr="006A23C3" w:rsidRDefault="006A23C3" w:rsidP="006A23C3">
      <w:pPr>
        <w:pStyle w:val="Bibliography"/>
      </w:pPr>
      <w:r w:rsidRPr="006A23C3">
        <w:t xml:space="preserve">Wade, J. A., Plank, T., Melson, W. G., Soto, G. J. &amp; Hauri, E. H. (2006). The volatile content of magmas from Arenal volcano, Costa Rica. </w:t>
      </w:r>
      <w:r w:rsidRPr="006A23C3">
        <w:rPr>
          <w:i/>
          <w:iCs/>
        </w:rPr>
        <w:t>Journal of Volcanology and Geothermal Research</w:t>
      </w:r>
      <w:r w:rsidRPr="006A23C3">
        <w:t xml:space="preserve"> </w:t>
      </w:r>
      <w:r w:rsidRPr="006A23C3">
        <w:rPr>
          <w:b/>
          <w:bCs/>
        </w:rPr>
        <w:t>157</w:t>
      </w:r>
      <w:r w:rsidRPr="006A23C3">
        <w:t>, 94–120.</w:t>
      </w:r>
    </w:p>
    <w:p w14:paraId="4D902657" w14:textId="77777777" w:rsidR="006A23C3" w:rsidRPr="006A23C3" w:rsidRDefault="006A23C3" w:rsidP="006A23C3">
      <w:pPr>
        <w:pStyle w:val="Bibliography"/>
      </w:pPr>
      <w:r w:rsidRPr="006A23C3">
        <w:t xml:space="preserve">Wallace, P. J., Kamenetsky, V. S. &amp; Cervantes, P. (2015). Melt inclusion CO2 contents, pressures of olivine crystallization, and the problem of shrinkage bubbles. </w:t>
      </w:r>
      <w:r w:rsidRPr="006A23C3">
        <w:rPr>
          <w:i/>
          <w:iCs/>
        </w:rPr>
        <w:t>American Mineralogist</w:t>
      </w:r>
      <w:r w:rsidRPr="006A23C3">
        <w:t xml:space="preserve">. GeoScienceWorld </w:t>
      </w:r>
      <w:r w:rsidRPr="006A23C3">
        <w:rPr>
          <w:b/>
          <w:bCs/>
        </w:rPr>
        <w:t>100</w:t>
      </w:r>
      <w:r w:rsidRPr="006A23C3">
        <w:t>, 787–794.</w:t>
      </w:r>
    </w:p>
    <w:p w14:paraId="2E1BC2E7" w14:textId="77777777" w:rsidR="006A23C3" w:rsidRPr="006A23C3" w:rsidRDefault="006A23C3" w:rsidP="006A23C3">
      <w:pPr>
        <w:pStyle w:val="Bibliography"/>
      </w:pPr>
      <w:r w:rsidRPr="006A23C3">
        <w:t xml:space="preserve">Walowski, K. J., Kirstein, L. A., De Hoog, J. C. M., Elliott, T. R., Savov, I. P. &amp; Jones, R. E. (2019). Investigating ocean island mantle source heterogeneity with boron isotopes in melt inclusions. </w:t>
      </w:r>
      <w:r w:rsidRPr="006A23C3">
        <w:rPr>
          <w:i/>
          <w:iCs/>
        </w:rPr>
        <w:t>Earth and Planetary Science Letters</w:t>
      </w:r>
      <w:r w:rsidRPr="006A23C3">
        <w:t xml:space="preserve"> </w:t>
      </w:r>
      <w:r w:rsidRPr="006A23C3">
        <w:rPr>
          <w:b/>
          <w:bCs/>
        </w:rPr>
        <w:t>508</w:t>
      </w:r>
      <w:r w:rsidRPr="006A23C3">
        <w:t>, 97–108.</w:t>
      </w:r>
    </w:p>
    <w:p w14:paraId="7A10F5F3" w14:textId="77777777" w:rsidR="006A23C3" w:rsidRPr="006A23C3" w:rsidRDefault="006A23C3" w:rsidP="006A23C3">
      <w:pPr>
        <w:pStyle w:val="Bibliography"/>
      </w:pPr>
      <w:r w:rsidRPr="006A23C3">
        <w:t xml:space="preserve">Walowski, K. J., Wallace, P. J., Clynne, M. A., Rasmussen, D. J. &amp; Weis, D. (2016). Slab melting and magma formation beneath the southern Cascade arc. </w:t>
      </w:r>
      <w:r w:rsidRPr="006A23C3">
        <w:rPr>
          <w:i/>
          <w:iCs/>
        </w:rPr>
        <w:t>Earth and Planetary Science Letters</w:t>
      </w:r>
      <w:r w:rsidRPr="006A23C3">
        <w:t xml:space="preserve"> </w:t>
      </w:r>
      <w:r w:rsidRPr="006A23C3">
        <w:rPr>
          <w:b/>
          <w:bCs/>
        </w:rPr>
        <w:t>446</w:t>
      </w:r>
      <w:r w:rsidRPr="006A23C3">
        <w:t>, 100–112.</w:t>
      </w:r>
    </w:p>
    <w:p w14:paraId="77B869E7" w14:textId="77777777" w:rsidR="006A23C3" w:rsidRPr="006A23C3" w:rsidRDefault="006A23C3" w:rsidP="006A23C3">
      <w:pPr>
        <w:pStyle w:val="Bibliography"/>
      </w:pPr>
      <w:r w:rsidRPr="006A23C3">
        <w:t xml:space="preserve">Wanless, V. D., Behn, M. D., Shaw, A. M. &amp; Plank, T. (2014). Variations in melting dynamics and mantle compositions along the Eastern Volcanic Zone of the Gakkel Ridge: insights from olivine-hosted melt inclusions. </w:t>
      </w:r>
      <w:r w:rsidRPr="006A23C3">
        <w:rPr>
          <w:i/>
          <w:iCs/>
        </w:rPr>
        <w:t>Contributions to Mineralogy and Petrology</w:t>
      </w:r>
      <w:r w:rsidRPr="006A23C3">
        <w:t xml:space="preserve"> </w:t>
      </w:r>
      <w:r w:rsidRPr="006A23C3">
        <w:rPr>
          <w:b/>
          <w:bCs/>
        </w:rPr>
        <w:t>167</w:t>
      </w:r>
      <w:r w:rsidRPr="006A23C3">
        <w:t>, 1005.</w:t>
      </w:r>
    </w:p>
    <w:p w14:paraId="78C3C211" w14:textId="77777777" w:rsidR="006A23C3" w:rsidRPr="006A23C3" w:rsidRDefault="006A23C3" w:rsidP="006A23C3">
      <w:pPr>
        <w:pStyle w:val="Bibliography"/>
      </w:pPr>
      <w:r w:rsidRPr="006A23C3">
        <w:t xml:space="preserve">Wanless, V. D. &amp; Shaw, A. M. (2012). Lower crustal crystallization and melt evolution at mid-ocean ridges. </w:t>
      </w:r>
      <w:r w:rsidRPr="006A23C3">
        <w:rPr>
          <w:i/>
          <w:iCs/>
        </w:rPr>
        <w:t>Nature Geoscience</w:t>
      </w:r>
      <w:r w:rsidRPr="006A23C3">
        <w:t xml:space="preserve">. Nature Publishing Group </w:t>
      </w:r>
      <w:r w:rsidRPr="006A23C3">
        <w:rPr>
          <w:b/>
          <w:bCs/>
        </w:rPr>
        <w:t>5</w:t>
      </w:r>
      <w:r w:rsidRPr="006A23C3">
        <w:t>, 651–655.</w:t>
      </w:r>
    </w:p>
    <w:p w14:paraId="08F90FD3" w14:textId="77777777" w:rsidR="006A23C3" w:rsidRPr="006A23C3" w:rsidRDefault="006A23C3" w:rsidP="006A23C3">
      <w:pPr>
        <w:pStyle w:val="Bibliography"/>
      </w:pPr>
      <w:r w:rsidRPr="006A23C3">
        <w:t xml:space="preserve">Wanless, V. D., Shaw, A. M., Behn, M. D., Soule, S. A., Escartín, J. &amp; Hamelin, C. (2015). Magmatic plumbing at Lucky Strike volcano based on olivine-hosted melt inclusion compositions. </w:t>
      </w:r>
      <w:r w:rsidRPr="006A23C3">
        <w:rPr>
          <w:i/>
          <w:iCs/>
        </w:rPr>
        <w:t>Geochemistry, Geophysics, Geosystems</w:t>
      </w:r>
      <w:r w:rsidRPr="006A23C3">
        <w:t xml:space="preserve"> </w:t>
      </w:r>
      <w:r w:rsidRPr="006A23C3">
        <w:rPr>
          <w:b/>
          <w:bCs/>
        </w:rPr>
        <w:t>16</w:t>
      </w:r>
      <w:r w:rsidRPr="006A23C3">
        <w:t>, 126–147.</w:t>
      </w:r>
    </w:p>
    <w:p w14:paraId="55E0B8B0" w14:textId="77777777" w:rsidR="006A23C3" w:rsidRPr="006A23C3" w:rsidRDefault="006A23C3" w:rsidP="006A23C3">
      <w:pPr>
        <w:pStyle w:val="Bibliography"/>
      </w:pPr>
      <w:r w:rsidRPr="006A23C3">
        <w:lastRenderedPageBreak/>
        <w:t xml:space="preserve">Wieser, P. E. </w:t>
      </w:r>
      <w:r w:rsidRPr="006A23C3">
        <w:rPr>
          <w:i/>
          <w:iCs/>
        </w:rPr>
        <w:t>et al.</w:t>
      </w:r>
      <w:r w:rsidRPr="006A23C3">
        <w:t xml:space="preserve"> (2021). Reconstructing Magma Storage Depths for the 2018 Kı̄lauean Eruption From Melt Inclusion CO2 Contents: The Importance of Vapor Bubbles. </w:t>
      </w:r>
      <w:r w:rsidRPr="006A23C3">
        <w:rPr>
          <w:i/>
          <w:iCs/>
        </w:rPr>
        <w:t>Geochemistry, Geophysics, Geosystems</w:t>
      </w:r>
      <w:r w:rsidRPr="006A23C3">
        <w:t xml:space="preserve"> </w:t>
      </w:r>
      <w:r w:rsidRPr="006A23C3">
        <w:rPr>
          <w:b/>
          <w:bCs/>
        </w:rPr>
        <w:t>22</w:t>
      </w:r>
      <w:r w:rsidRPr="006A23C3">
        <w:t>, e2020GC009364.</w:t>
      </w:r>
    </w:p>
    <w:p w14:paraId="291A2A21" w14:textId="77777777" w:rsidR="006A23C3" w:rsidRPr="006A23C3" w:rsidRDefault="006A23C3" w:rsidP="006A23C3">
      <w:pPr>
        <w:pStyle w:val="Bibliography"/>
      </w:pPr>
      <w:r w:rsidRPr="006A23C3">
        <w:t xml:space="preserve">Wieser, P. E. &amp; DeVitre, C. (2024). DiadFit: An open-source Python3 tool for peak fitting of Raman data from silicate melts and CO2 fluids. </w:t>
      </w:r>
      <w:r w:rsidRPr="006A23C3">
        <w:rPr>
          <w:i/>
          <w:iCs/>
        </w:rPr>
        <w:t>Volcanica</w:t>
      </w:r>
      <w:r w:rsidRPr="006A23C3">
        <w:t xml:space="preserve"> </w:t>
      </w:r>
      <w:r w:rsidRPr="006A23C3">
        <w:rPr>
          <w:b/>
          <w:bCs/>
        </w:rPr>
        <w:t>7</w:t>
      </w:r>
      <w:r w:rsidRPr="006A23C3">
        <w:t>, 335–359.</w:t>
      </w:r>
    </w:p>
    <w:p w14:paraId="6BCF06EE" w14:textId="77777777" w:rsidR="006A23C3" w:rsidRPr="006A23C3" w:rsidRDefault="006A23C3" w:rsidP="006A23C3">
      <w:pPr>
        <w:pStyle w:val="Bibliography"/>
      </w:pPr>
      <w:r w:rsidRPr="006A23C3">
        <w:t>Wieser, P. E., Gleeson, M., Matthews, S., DeVitre, C. L. &amp; Gazel, E. (2023a). Determining the Pressure – Temperature – Composition (P-T-X) conditions of magma storage. EarthArXiv.</w:t>
      </w:r>
    </w:p>
    <w:p w14:paraId="0049DB97" w14:textId="77777777" w:rsidR="006A23C3" w:rsidRPr="006A23C3" w:rsidRDefault="006A23C3" w:rsidP="006A23C3">
      <w:pPr>
        <w:pStyle w:val="Bibliography"/>
      </w:pPr>
      <w:r w:rsidRPr="006A23C3">
        <w:t xml:space="preserve">Wieser, P. E., Kent, A. J. R., Till, C. B., Donovan, J., Neave, D. A., Blatter, D. L. &amp; Krawczynski, M. J. (2023b). Barometers Behaving Badly I: Assessing the Influence of Analytical and Experimental Uncertainty on Clinopyroxene Thermobarometry Calculations at Crustal Conditions. </w:t>
      </w:r>
      <w:r w:rsidRPr="006A23C3">
        <w:rPr>
          <w:i/>
          <w:iCs/>
        </w:rPr>
        <w:t>Journal of Petrology</w:t>
      </w:r>
      <w:r w:rsidRPr="006A23C3">
        <w:t xml:space="preserve"> </w:t>
      </w:r>
      <w:r w:rsidRPr="006A23C3">
        <w:rPr>
          <w:b/>
          <w:bCs/>
        </w:rPr>
        <w:t>64</w:t>
      </w:r>
      <w:r w:rsidRPr="006A23C3">
        <w:t>, egac126.</w:t>
      </w:r>
    </w:p>
    <w:p w14:paraId="2C79DE63" w14:textId="77777777" w:rsidR="006A23C3" w:rsidRPr="006A23C3" w:rsidRDefault="006A23C3" w:rsidP="006A23C3">
      <w:pPr>
        <w:pStyle w:val="Bibliography"/>
      </w:pPr>
      <w:r w:rsidRPr="006A23C3">
        <w:t>Wieser, P. E., Kent, A., Till, C. &amp; Abers, G. (2023c). Geophysical and Geochemical Constraints on Magma Storage Depths along the Cascade Arc: Knowns and Unknowns. EarthArXiv.</w:t>
      </w:r>
    </w:p>
    <w:p w14:paraId="5A554E16" w14:textId="77777777" w:rsidR="006A23C3" w:rsidRPr="006A23C3" w:rsidRDefault="006A23C3" w:rsidP="006A23C3">
      <w:pPr>
        <w:pStyle w:val="Bibliography"/>
      </w:pPr>
      <w:r w:rsidRPr="006A23C3">
        <w:t xml:space="preserve">Wieser, P., Petrelli, M., Lubbers, J., Wieser, E., Ozaydin, S., Kent, A. &amp; Till, C. (2022). Thermobar: An open-source Python3 tool for thermobarometry and hygrometry. </w:t>
      </w:r>
      <w:r w:rsidRPr="006A23C3">
        <w:rPr>
          <w:i/>
          <w:iCs/>
        </w:rPr>
        <w:t>Volcanica</w:t>
      </w:r>
      <w:r w:rsidRPr="006A23C3">
        <w:t xml:space="preserve"> </w:t>
      </w:r>
      <w:r w:rsidRPr="006A23C3">
        <w:rPr>
          <w:b/>
          <w:bCs/>
        </w:rPr>
        <w:t>5</w:t>
      </w:r>
      <w:r w:rsidRPr="006A23C3">
        <w:t>, 349–384.</w:t>
      </w:r>
    </w:p>
    <w:p w14:paraId="15A18D38" w14:textId="77777777" w:rsidR="006A23C3" w:rsidRPr="006A23C3" w:rsidRDefault="006A23C3" w:rsidP="006A23C3">
      <w:pPr>
        <w:pStyle w:val="Bibliography"/>
      </w:pPr>
      <w:r w:rsidRPr="006A23C3">
        <w:t xml:space="preserve">Wong, K., Ferguson, D., Wieser, P., Morgan, D., Edmonds, M., Tadesse, A. Z., Yirgu, G., Harvey, J. &amp; Hammond, S. (2023). Focused Mid-Crustal Magma Intrusion During Continental Break-Up in Ethiopia. </w:t>
      </w:r>
      <w:r w:rsidRPr="006A23C3">
        <w:rPr>
          <w:i/>
          <w:iCs/>
        </w:rPr>
        <w:t>Geophysical Research Letters</w:t>
      </w:r>
      <w:r w:rsidRPr="006A23C3">
        <w:t xml:space="preserve"> </w:t>
      </w:r>
      <w:r w:rsidRPr="006A23C3">
        <w:rPr>
          <w:b/>
          <w:bCs/>
        </w:rPr>
        <w:t>50</w:t>
      </w:r>
      <w:r w:rsidRPr="006A23C3">
        <w:t>, e2023GL103257.</w:t>
      </w:r>
    </w:p>
    <w:p w14:paraId="71B34E0B" w14:textId="77777777" w:rsidR="006A23C3" w:rsidRPr="006A23C3" w:rsidRDefault="006A23C3" w:rsidP="006A23C3">
      <w:pPr>
        <w:pStyle w:val="Bibliography"/>
      </w:pPr>
      <w:r w:rsidRPr="006A23C3">
        <w:t xml:space="preserve">Wysoczanski, R. J., Handler, M. R., Schipper, C. I., Leybourne, M. I., Creech, J., Rotella, M. D., Nichols, A. R. L., Wilson, C. J. N. &amp; Stewart, R. B. (2012). The Tectonomagmatic Source of Ore Metals and Volatile Elements in the Southern Kermadec Arc. </w:t>
      </w:r>
      <w:r w:rsidRPr="006A23C3">
        <w:rPr>
          <w:i/>
          <w:iCs/>
        </w:rPr>
        <w:t>Economic Geology</w:t>
      </w:r>
      <w:r w:rsidRPr="006A23C3">
        <w:t xml:space="preserve"> </w:t>
      </w:r>
      <w:r w:rsidRPr="006A23C3">
        <w:rPr>
          <w:b/>
          <w:bCs/>
        </w:rPr>
        <w:t>107</w:t>
      </w:r>
      <w:r w:rsidRPr="006A23C3">
        <w:t>, 1539–1556.</w:t>
      </w:r>
    </w:p>
    <w:p w14:paraId="06C5FEC0" w14:textId="77777777" w:rsidR="006A23C3" w:rsidRPr="006A23C3" w:rsidRDefault="006A23C3" w:rsidP="006A23C3">
      <w:pPr>
        <w:pStyle w:val="Bibliography"/>
      </w:pPr>
      <w:r w:rsidRPr="006A23C3">
        <w:t xml:space="preserve">Yoshimura, S. (2023). Carbon dioxide and water in the crust. Part 1: Equation of state for the fluid. </w:t>
      </w:r>
      <w:r w:rsidRPr="006A23C3">
        <w:rPr>
          <w:i/>
          <w:iCs/>
        </w:rPr>
        <w:t>Journal of Mineralogical and Petrological Sciences</w:t>
      </w:r>
      <w:r w:rsidRPr="006A23C3">
        <w:t xml:space="preserve"> </w:t>
      </w:r>
      <w:r w:rsidRPr="006A23C3">
        <w:rPr>
          <w:b/>
          <w:bCs/>
        </w:rPr>
        <w:t>118</w:t>
      </w:r>
      <w:r w:rsidRPr="006A23C3">
        <w:t>, 221224a.</w:t>
      </w:r>
    </w:p>
    <w:p w14:paraId="74CABDE0" w14:textId="77777777" w:rsidR="006A23C3" w:rsidRPr="006A23C3" w:rsidRDefault="006A23C3" w:rsidP="006A23C3">
      <w:pPr>
        <w:pStyle w:val="Bibliography"/>
      </w:pPr>
      <w:r w:rsidRPr="006A23C3">
        <w:t xml:space="preserve">Zimmer, M. M. (2009). </w:t>
      </w:r>
      <w:r w:rsidRPr="006A23C3">
        <w:rPr>
          <w:i/>
          <w:iCs/>
        </w:rPr>
        <w:t>Water in Aleutian Magmas: its origins in the subduction zone and its effects on magma evolution</w:t>
      </w:r>
      <w:r w:rsidRPr="006A23C3">
        <w:t>. ProQuest.</w:t>
      </w:r>
    </w:p>
    <w:p w14:paraId="20E32812" w14:textId="77777777" w:rsidR="006A23C3" w:rsidRPr="006A23C3" w:rsidRDefault="006A23C3" w:rsidP="006A23C3">
      <w:pPr>
        <w:pStyle w:val="Bibliography"/>
      </w:pPr>
      <w:r w:rsidRPr="006A23C3">
        <w:t xml:space="preserve">Zimmer, M. M. </w:t>
      </w:r>
      <w:r w:rsidRPr="006A23C3">
        <w:rPr>
          <w:i/>
          <w:iCs/>
        </w:rPr>
        <w:t>et al.</w:t>
      </w:r>
      <w:r w:rsidRPr="006A23C3">
        <w:t xml:space="preserve"> (2010). The Role of Water in Generating the Calc-alkaline Trend: New Volatile Data for Aleutian Magmas and a New Tholeiitic Index. </w:t>
      </w:r>
      <w:r w:rsidRPr="006A23C3">
        <w:rPr>
          <w:i/>
          <w:iCs/>
        </w:rPr>
        <w:t>Journal of Petrology</w:t>
      </w:r>
      <w:r w:rsidRPr="006A23C3">
        <w:t xml:space="preserve"> </w:t>
      </w:r>
      <w:r w:rsidRPr="006A23C3">
        <w:rPr>
          <w:b/>
          <w:bCs/>
        </w:rPr>
        <w:t>51</w:t>
      </w:r>
      <w:r w:rsidRPr="006A23C3">
        <w:t>, 2411–2444.</w:t>
      </w:r>
    </w:p>
    <w:p w14:paraId="432596B5" w14:textId="38AB5221"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0"/>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4025FA" w14:textId="77777777" w:rsidR="00DA7C79" w:rsidRDefault="00DA7C79">
      <w:r>
        <w:separator/>
      </w:r>
    </w:p>
  </w:endnote>
  <w:endnote w:type="continuationSeparator" w:id="0">
    <w:p w14:paraId="24DA9E6E" w14:textId="77777777" w:rsidR="00DA7C79" w:rsidRDefault="00DA7C79">
      <w:r>
        <w:continuationSeparator/>
      </w:r>
    </w:p>
  </w:endnote>
  <w:endnote w:type="continuationNotice" w:id="1">
    <w:p w14:paraId="06A0E5F4" w14:textId="77777777" w:rsidR="00DA7C79" w:rsidRDefault="00DA7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C9BC9F" w14:textId="77777777" w:rsidR="00DA7C79" w:rsidRDefault="00DA7C79">
      <w:r>
        <w:separator/>
      </w:r>
    </w:p>
  </w:footnote>
  <w:footnote w:type="continuationSeparator" w:id="0">
    <w:p w14:paraId="2D7D41DD" w14:textId="77777777" w:rsidR="00DA7C79" w:rsidRDefault="00DA7C79">
      <w:r>
        <w:continuationSeparator/>
      </w:r>
    </w:p>
  </w:footnote>
  <w:footnote w:type="continuationNotice" w:id="1">
    <w:p w14:paraId="7A4BFC6D" w14:textId="77777777" w:rsidR="00DA7C79" w:rsidRDefault="00DA7C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83B44"/>
    <w:rsid w:val="000850DC"/>
    <w:rsid w:val="000A41E4"/>
    <w:rsid w:val="000C2771"/>
    <w:rsid w:val="000C4AE2"/>
    <w:rsid w:val="000C5F36"/>
    <w:rsid w:val="000F0DCE"/>
    <w:rsid w:val="00112C5B"/>
    <w:rsid w:val="00114193"/>
    <w:rsid w:val="00115A38"/>
    <w:rsid w:val="0011687B"/>
    <w:rsid w:val="00120FC5"/>
    <w:rsid w:val="00124F82"/>
    <w:rsid w:val="00142A3E"/>
    <w:rsid w:val="00143236"/>
    <w:rsid w:val="0016337A"/>
    <w:rsid w:val="00164269"/>
    <w:rsid w:val="00195F2F"/>
    <w:rsid w:val="001A1BDE"/>
    <w:rsid w:val="001C0520"/>
    <w:rsid w:val="001C0975"/>
    <w:rsid w:val="001F0876"/>
    <w:rsid w:val="001F167C"/>
    <w:rsid w:val="001F1716"/>
    <w:rsid w:val="001F5E91"/>
    <w:rsid w:val="002077B9"/>
    <w:rsid w:val="00237669"/>
    <w:rsid w:val="00255374"/>
    <w:rsid w:val="00262D72"/>
    <w:rsid w:val="00274A3B"/>
    <w:rsid w:val="00294FBB"/>
    <w:rsid w:val="002C030F"/>
    <w:rsid w:val="002C1DAB"/>
    <w:rsid w:val="002C542E"/>
    <w:rsid w:val="002C667A"/>
    <w:rsid w:val="002C69D0"/>
    <w:rsid w:val="002F5265"/>
    <w:rsid w:val="00313E43"/>
    <w:rsid w:val="00325D90"/>
    <w:rsid w:val="00331D75"/>
    <w:rsid w:val="00332BFB"/>
    <w:rsid w:val="00355362"/>
    <w:rsid w:val="00355A80"/>
    <w:rsid w:val="0036034F"/>
    <w:rsid w:val="00363E44"/>
    <w:rsid w:val="00383A7E"/>
    <w:rsid w:val="00387114"/>
    <w:rsid w:val="00393F81"/>
    <w:rsid w:val="00395E86"/>
    <w:rsid w:val="00397983"/>
    <w:rsid w:val="003A2FD8"/>
    <w:rsid w:val="003A5141"/>
    <w:rsid w:val="003B40E6"/>
    <w:rsid w:val="003D1F37"/>
    <w:rsid w:val="003E1579"/>
    <w:rsid w:val="003F6E14"/>
    <w:rsid w:val="00405336"/>
    <w:rsid w:val="004326ED"/>
    <w:rsid w:val="004505DC"/>
    <w:rsid w:val="004571D5"/>
    <w:rsid w:val="00461D81"/>
    <w:rsid w:val="0046356B"/>
    <w:rsid w:val="00477182"/>
    <w:rsid w:val="004779CB"/>
    <w:rsid w:val="00486852"/>
    <w:rsid w:val="004A159F"/>
    <w:rsid w:val="004A4DB2"/>
    <w:rsid w:val="004B2F21"/>
    <w:rsid w:val="004E42D8"/>
    <w:rsid w:val="004E7BA2"/>
    <w:rsid w:val="004F7EDF"/>
    <w:rsid w:val="005001AC"/>
    <w:rsid w:val="00527D71"/>
    <w:rsid w:val="00532F44"/>
    <w:rsid w:val="005607DD"/>
    <w:rsid w:val="005609E9"/>
    <w:rsid w:val="00563DB6"/>
    <w:rsid w:val="005819C9"/>
    <w:rsid w:val="00587E27"/>
    <w:rsid w:val="005A558C"/>
    <w:rsid w:val="005A71E4"/>
    <w:rsid w:val="005B2963"/>
    <w:rsid w:val="005C41EF"/>
    <w:rsid w:val="005C52D5"/>
    <w:rsid w:val="005D088E"/>
    <w:rsid w:val="005D5835"/>
    <w:rsid w:val="005E28F8"/>
    <w:rsid w:val="005E6513"/>
    <w:rsid w:val="005F78D2"/>
    <w:rsid w:val="006069C6"/>
    <w:rsid w:val="00611A19"/>
    <w:rsid w:val="006140DF"/>
    <w:rsid w:val="006344C0"/>
    <w:rsid w:val="0064250D"/>
    <w:rsid w:val="00651114"/>
    <w:rsid w:val="0065772A"/>
    <w:rsid w:val="0066289C"/>
    <w:rsid w:val="00670299"/>
    <w:rsid w:val="00680AA1"/>
    <w:rsid w:val="00690668"/>
    <w:rsid w:val="00691985"/>
    <w:rsid w:val="006A1B64"/>
    <w:rsid w:val="006A23C3"/>
    <w:rsid w:val="006C526C"/>
    <w:rsid w:val="006D169A"/>
    <w:rsid w:val="006E0C04"/>
    <w:rsid w:val="006E3E68"/>
    <w:rsid w:val="006F49AC"/>
    <w:rsid w:val="00702ED1"/>
    <w:rsid w:val="007108F5"/>
    <w:rsid w:val="00713E5B"/>
    <w:rsid w:val="007402FC"/>
    <w:rsid w:val="007411A1"/>
    <w:rsid w:val="0074187B"/>
    <w:rsid w:val="00763345"/>
    <w:rsid w:val="007843C9"/>
    <w:rsid w:val="00793A3D"/>
    <w:rsid w:val="00797F24"/>
    <w:rsid w:val="007B5946"/>
    <w:rsid w:val="007B7581"/>
    <w:rsid w:val="007C44CB"/>
    <w:rsid w:val="007D783A"/>
    <w:rsid w:val="007E7F34"/>
    <w:rsid w:val="007F5297"/>
    <w:rsid w:val="00807D35"/>
    <w:rsid w:val="00814BF0"/>
    <w:rsid w:val="00820484"/>
    <w:rsid w:val="00824DF3"/>
    <w:rsid w:val="00840BB2"/>
    <w:rsid w:val="0084697F"/>
    <w:rsid w:val="00885C9B"/>
    <w:rsid w:val="008C069B"/>
    <w:rsid w:val="008D114A"/>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C4145"/>
    <w:rsid w:val="00AD499C"/>
    <w:rsid w:val="00AE5A70"/>
    <w:rsid w:val="00B003EE"/>
    <w:rsid w:val="00B038F4"/>
    <w:rsid w:val="00B05D66"/>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C2F94"/>
    <w:rsid w:val="00BD58CF"/>
    <w:rsid w:val="00C046DC"/>
    <w:rsid w:val="00C04CC1"/>
    <w:rsid w:val="00C22D0B"/>
    <w:rsid w:val="00C23476"/>
    <w:rsid w:val="00C364C5"/>
    <w:rsid w:val="00C406F3"/>
    <w:rsid w:val="00C47714"/>
    <w:rsid w:val="00C50C6D"/>
    <w:rsid w:val="00C600D9"/>
    <w:rsid w:val="00CA6BBB"/>
    <w:rsid w:val="00CA78C4"/>
    <w:rsid w:val="00CB227C"/>
    <w:rsid w:val="00CB689D"/>
    <w:rsid w:val="00CC1384"/>
    <w:rsid w:val="00CC2688"/>
    <w:rsid w:val="00CD3720"/>
    <w:rsid w:val="00CF16C9"/>
    <w:rsid w:val="00CF1848"/>
    <w:rsid w:val="00CF2EB2"/>
    <w:rsid w:val="00CF5C2F"/>
    <w:rsid w:val="00D04BCF"/>
    <w:rsid w:val="00D143D9"/>
    <w:rsid w:val="00D269AB"/>
    <w:rsid w:val="00D32D72"/>
    <w:rsid w:val="00D346C2"/>
    <w:rsid w:val="00D72C1F"/>
    <w:rsid w:val="00D752F5"/>
    <w:rsid w:val="00DA10FC"/>
    <w:rsid w:val="00DA22DA"/>
    <w:rsid w:val="00DA59EA"/>
    <w:rsid w:val="00DA7C79"/>
    <w:rsid w:val="00DB0B1D"/>
    <w:rsid w:val="00DB30F2"/>
    <w:rsid w:val="00DC623A"/>
    <w:rsid w:val="00DD421A"/>
    <w:rsid w:val="00E257C8"/>
    <w:rsid w:val="00E37047"/>
    <w:rsid w:val="00E60D0F"/>
    <w:rsid w:val="00E86427"/>
    <w:rsid w:val="00E9773B"/>
    <w:rsid w:val="00EA4DA1"/>
    <w:rsid w:val="00EA596B"/>
    <w:rsid w:val="00EB5010"/>
    <w:rsid w:val="00EC13A3"/>
    <w:rsid w:val="00EC7C85"/>
    <w:rsid w:val="00F04CD9"/>
    <w:rsid w:val="00F125EE"/>
    <w:rsid w:val="00F12E98"/>
    <w:rsid w:val="00F132B8"/>
    <w:rsid w:val="00F22029"/>
    <w:rsid w:val="00F25DEF"/>
    <w:rsid w:val="00F3072A"/>
    <w:rsid w:val="00F31AEA"/>
    <w:rsid w:val="00F514EC"/>
    <w:rsid w:val="00F57004"/>
    <w:rsid w:val="00F60CD4"/>
    <w:rsid w:val="00F630EA"/>
    <w:rsid w:val="00F7007E"/>
    <w:rsid w:val="00F70200"/>
    <w:rsid w:val="00F73193"/>
    <w:rsid w:val="00F73421"/>
    <w:rsid w:val="00F74F95"/>
    <w:rsid w:val="00F80705"/>
    <w:rsid w:val="00FA1481"/>
    <w:rsid w:val="00FC51EB"/>
    <w:rsid w:val="00FD1DA9"/>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6107</Words>
  <Characters>319816</Characters>
  <Application>Microsoft Office Word</Application>
  <DocSecurity>0</DocSecurity>
  <Lines>2665</Lines>
  <Paragraphs>75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7517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2</cp:revision>
  <cp:lastPrinted>2018-02-26T17:19:00Z</cp:lastPrinted>
  <dcterms:created xsi:type="dcterms:W3CDTF">2024-08-20T01:42:00Z</dcterms:created>
  <dcterms:modified xsi:type="dcterms:W3CDTF">2024-08-20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M2WYgO"/&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